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C952D6"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567BC670"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6578A9B3"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61133142"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3855AD22"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49DFCA5E"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296349E6"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6116B68C"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3F660954"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880A7A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0AAC2D6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0A566E56"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8B647AD"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13E89044" w14:textId="77777777"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stimated recruitment is variable and autocorrelated in many stock assessments</w:t>
      </w:r>
    </w:p>
    <w:p w14:paraId="5BF34111" w14:textId="77777777"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utocorrelation can be estimated using the sample autocorrelation of estimated recruitment deviations</w:t>
      </w:r>
    </w:p>
    <w:p w14:paraId="1E140424" w14:textId="77777777"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estimator is accurate and relatively precise for different levels autocorrelation </w:t>
      </w:r>
    </w:p>
    <w:p w14:paraId="00EFA030" w14:textId="77777777"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cluding autocorrelation decreases error and improves interval coverage for population forecasts</w:t>
      </w:r>
    </w:p>
    <w:p w14:paraId="03E11361"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6CB11DB8"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61CE0AFE" w14:textId="7AE16047" w:rsidR="00FA358C" w:rsidRPr="00FA358C" w:rsidRDefault="00CA06E9"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addition of juveniles to marine populations (termed “recruitment”) is highly variable due to variability in survival</w:t>
      </w:r>
      <w:r w:rsidR="0055732A">
        <w:rPr>
          <w:rFonts w:ascii="Times New Roman" w:hAnsi="Times New Roman" w:cs="Times New Roman"/>
          <w:sz w:val="24"/>
          <w:szCs w:val="24"/>
        </w:rPr>
        <w:t xml:space="preserve"> for larvae and early juvenile stages</w:t>
      </w:r>
      <w:r>
        <w:rPr>
          <w:rFonts w:ascii="Times New Roman" w:hAnsi="Times New Roman" w:cs="Times New Roman"/>
          <w:sz w:val="24"/>
          <w:szCs w:val="24"/>
        </w:rPr>
        <w:t xml:space="preserve">.  </w:t>
      </w:r>
      <w:r w:rsidR="0055732A">
        <w:rPr>
          <w:rFonts w:ascii="Times New Roman" w:hAnsi="Times New Roman" w:cs="Times New Roman"/>
          <w:sz w:val="24"/>
          <w:szCs w:val="24"/>
        </w:rPr>
        <w:t xml:space="preserve">Recruitment estimates are often </w:t>
      </w:r>
      <w:r w:rsidR="002667F0">
        <w:rPr>
          <w:rFonts w:ascii="Times New Roman" w:hAnsi="Times New Roman" w:cs="Times New Roman"/>
          <w:sz w:val="24"/>
          <w:szCs w:val="24"/>
        </w:rPr>
        <w:t>large</w:t>
      </w:r>
      <w:r w:rsidR="0055732A" w:rsidRPr="00EE4E2A">
        <w:rPr>
          <w:rFonts w:ascii="Times New Roman" w:hAnsi="Times New Roman" w:cs="Times New Roman"/>
          <w:sz w:val="24"/>
          <w:szCs w:val="24"/>
        </w:rPr>
        <w:t xml:space="preserve"> or </w:t>
      </w:r>
      <w:r w:rsidR="002667F0">
        <w:rPr>
          <w:rFonts w:ascii="Times New Roman" w:hAnsi="Times New Roman" w:cs="Times New Roman"/>
          <w:sz w:val="24"/>
          <w:szCs w:val="24"/>
        </w:rPr>
        <w:t>small</w:t>
      </w:r>
      <w:r w:rsidR="0055732A">
        <w:rPr>
          <w:rFonts w:ascii="Times New Roman" w:hAnsi="Times New Roman" w:cs="Times New Roman"/>
          <w:sz w:val="24"/>
          <w:szCs w:val="24"/>
        </w:rPr>
        <w:t xml:space="preserve"> for several years in a row (termed “autocorrelated” recruitment)</w:t>
      </w:r>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R</w:t>
      </w:r>
      <w:r w:rsidR="00A94E4B">
        <w:rPr>
          <w:rFonts w:ascii="Times New Roman" w:hAnsi="Times New Roman" w:cs="Times New Roman"/>
          <w:sz w:val="24"/>
          <w:szCs w:val="24"/>
        </w:rPr>
        <w:t xml:space="preserve">ecruitment </w:t>
      </w:r>
      <w:r w:rsidR="0055732A">
        <w:rPr>
          <w:rFonts w:ascii="Times New Roman" w:hAnsi="Times New Roman" w:cs="Times New Roman"/>
          <w:sz w:val="24"/>
          <w:szCs w:val="24"/>
        </w:rPr>
        <w:t xml:space="preserve">may be </w:t>
      </w:r>
      <w:r w:rsidR="00A94E4B">
        <w:rPr>
          <w:rFonts w:ascii="Times New Roman" w:hAnsi="Times New Roman" w:cs="Times New Roman"/>
          <w:sz w:val="24"/>
          <w:szCs w:val="24"/>
        </w:rPr>
        <w:t xml:space="preserve">autocorrelated </w:t>
      </w:r>
      <w:r w:rsidR="00A94E4B" w:rsidRPr="00EE4E2A">
        <w:rPr>
          <w:rFonts w:ascii="Times New Roman" w:hAnsi="Times New Roman" w:cs="Times New Roman"/>
          <w:sz w:val="24"/>
          <w:szCs w:val="24"/>
        </w:rPr>
        <w:t xml:space="preserve">due to numerous factors including regime shifts and periodicity in environmental drivers affecting </w:t>
      </w:r>
      <w:r>
        <w:rPr>
          <w:rFonts w:ascii="Times New Roman" w:hAnsi="Times New Roman" w:cs="Times New Roman"/>
          <w:sz w:val="24"/>
          <w:szCs w:val="24"/>
        </w:rPr>
        <w:t xml:space="preserve">juvenile </w:t>
      </w:r>
      <w:r w:rsidR="00A94E4B">
        <w:rPr>
          <w:rFonts w:ascii="Times New Roman" w:hAnsi="Times New Roman" w:cs="Times New Roman"/>
          <w:sz w:val="24"/>
          <w:szCs w:val="24"/>
        </w:rPr>
        <w:t xml:space="preserve">survival rates.  </w:t>
      </w:r>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w:t>
      </w:r>
      <w:r w:rsidR="00A94E4B">
        <w:rPr>
          <w:rFonts w:ascii="Times New Roman" w:hAnsi="Times New Roman" w:cs="Times New Roman"/>
          <w:sz w:val="24"/>
          <w:szCs w:val="24"/>
        </w:rPr>
        <w:t xml:space="preserve">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We used a simulation experiment to </w:t>
      </w:r>
      <w:r w:rsidR="00A94E4B">
        <w:rPr>
          <w:rFonts w:ascii="Times New Roman" w:hAnsi="Times New Roman" w:cs="Times New Roman"/>
          <w:sz w:val="24"/>
          <w:szCs w:val="24"/>
        </w:rPr>
        <w:t>evaluate how well Stock Synthesis</w:t>
      </w:r>
      <w:r w:rsidR="00A94E4B" w:rsidRPr="00EE4E2A">
        <w:rPr>
          <w:rFonts w:ascii="Times New Roman" w:hAnsi="Times New Roman" w:cs="Times New Roman"/>
          <w:sz w:val="24"/>
          <w:szCs w:val="24"/>
        </w:rPr>
        <w:t xml:space="preserve"> </w:t>
      </w:r>
      <w:r>
        <w:rPr>
          <w:rFonts w:ascii="Times New Roman" w:hAnsi="Times New Roman" w:cs="Times New Roman"/>
          <w:sz w:val="24"/>
          <w:szCs w:val="24"/>
        </w:rPr>
        <w:t>(</w:t>
      </w:r>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r>
        <w:rPr>
          <w:rFonts w:ascii="Times New Roman" w:hAnsi="Times New Roman" w:cs="Times New Roman"/>
          <w:sz w:val="24"/>
          <w:szCs w:val="24"/>
        </w:rPr>
        <w:t>)</w:t>
      </w:r>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0F06F6">
        <w:rPr>
          <w:rFonts w:ascii="Times New Roman" w:hAnsi="Times New Roman" w:cs="Times New Roman"/>
          <w:sz w:val="24"/>
          <w:szCs w:val="24"/>
        </w:rPr>
        <w:t>E</w:t>
      </w:r>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r w:rsidR="000F06F6">
        <w:rPr>
          <w:rFonts w:ascii="Times New Roman" w:hAnsi="Times New Roman" w:cs="Times New Roman"/>
          <w:sz w:val="24"/>
          <w:szCs w:val="24"/>
        </w:rPr>
        <w:t xml:space="preserve">extreme values (i.e., towards 1.0 </w:t>
      </w:r>
      <w:r w:rsidR="00A94E4B" w:rsidRPr="00EE4E2A">
        <w:rPr>
          <w:rFonts w:ascii="Times New Roman" w:hAnsi="Times New Roman" w:cs="Times New Roman"/>
          <w:sz w:val="24"/>
          <w:szCs w:val="24"/>
        </w:rPr>
        <w:t xml:space="preserve">when </w:t>
      </w:r>
      <w:r w:rsidR="000F06F6">
        <w:rPr>
          <w:rFonts w:ascii="Times New Roman" w:hAnsi="Times New Roman" w:cs="Times New Roman"/>
          <w:sz w:val="24"/>
          <w:szCs w:val="24"/>
        </w:rPr>
        <w:t xml:space="preserve">tru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positive</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 xml:space="preserve">and -1 </w:t>
      </w:r>
      <w:r w:rsidR="00A94E4B" w:rsidRPr="00EE4E2A">
        <w:rPr>
          <w:rFonts w:ascii="Times New Roman" w:hAnsi="Times New Roman" w:cs="Times New Roman"/>
          <w:sz w:val="24"/>
          <w:szCs w:val="24"/>
        </w:rPr>
        <w:t xml:space="preserve">when </w:t>
      </w:r>
      <w:r w:rsidR="00A94E4B">
        <w:rPr>
          <w:rFonts w:ascii="Times New Roman" w:hAnsi="Times New Roman" w:cs="Times New Roman"/>
          <w:sz w:val="24"/>
          <w:szCs w:val="24"/>
        </w:rPr>
        <w:t>true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was negative)</w:t>
      </w:r>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r w:rsidR="00A94E4B"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e also </w:t>
      </w:r>
      <w:r w:rsidR="000F06F6">
        <w:rPr>
          <w:rFonts w:ascii="Times New Roman" w:hAnsi="Times New Roman" w:cs="Times New Roman"/>
          <w:sz w:val="24"/>
          <w:szCs w:val="24"/>
        </w:rPr>
        <w:t>explore</w:t>
      </w:r>
      <w:r w:rsidR="002667F0">
        <w:rPr>
          <w:rFonts w:ascii="Times New Roman" w:hAnsi="Times New Roman" w:cs="Times New Roman"/>
          <w:sz w:val="24"/>
          <w:szCs w:val="24"/>
        </w:rPr>
        <w:t>d</w:t>
      </w:r>
      <w:r w:rsidR="000F06F6">
        <w:rPr>
          <w:rFonts w:ascii="Times New Roman" w:hAnsi="Times New Roman" w:cs="Times New Roman"/>
          <w:sz w:val="24"/>
          <w:szCs w:val="24"/>
        </w:rPr>
        <w:t xml:space="preserve"> how neglecting or estimating recruitment affects the statistical performance of predictions of future biomass following the period with available data (termed “population forecasts”).  We </w:t>
      </w:r>
      <w:r w:rsidR="0055732A">
        <w:rPr>
          <w:rFonts w:ascii="Times New Roman" w:hAnsi="Times New Roman" w:cs="Times New Roman"/>
          <w:sz w:val="24"/>
          <w:szCs w:val="24"/>
        </w:rPr>
        <w:t xml:space="preserve">show that ignoring autocorrelation when true recruitment is autocorrelated results in poor forecast interval coverage (i.e., a large proportion of </w:t>
      </w:r>
      <w:r w:rsidR="000F06F6">
        <w:rPr>
          <w:rFonts w:ascii="Times New Roman" w:hAnsi="Times New Roman" w:cs="Times New Roman"/>
          <w:sz w:val="24"/>
          <w:szCs w:val="24"/>
        </w:rPr>
        <w:t xml:space="preserve">simulation replicates where </w:t>
      </w:r>
      <w:r w:rsidR="0055732A">
        <w:rPr>
          <w:rFonts w:ascii="Times New Roman" w:hAnsi="Times New Roman" w:cs="Times New Roman"/>
          <w:sz w:val="24"/>
          <w:szCs w:val="24"/>
        </w:rPr>
        <w:t xml:space="preserve">true biomass </w:t>
      </w:r>
      <w:r w:rsidR="000F06F6">
        <w:rPr>
          <w:rFonts w:ascii="Times New Roman" w:hAnsi="Times New Roman" w:cs="Times New Roman"/>
          <w:sz w:val="24"/>
          <w:szCs w:val="24"/>
        </w:rPr>
        <w:t xml:space="preserve">is outside the predictive interval for the forecast).  However, the “external estimate” of autocorrelation generally improves forecast interval coverage.  Collectively, our </w:t>
      </w:r>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 xml:space="preserve">estimates have good statistical performance when </w:t>
      </w:r>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r w:rsidR="000F06F6">
        <w:rPr>
          <w:rFonts w:ascii="Times New Roman" w:hAnsi="Times New Roman" w:cs="Times New Roman"/>
          <w:sz w:val="24"/>
          <w:szCs w:val="24"/>
        </w:rPr>
        <w:t xml:space="preserve">  However, estimates are likely to be imprecise whenever there are relatively few years of data to estimate recruitment (i.e., less than 40 years of recruitment estimates).</w:t>
      </w:r>
    </w:p>
    <w:p w14:paraId="3888A97C"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6DDAD382"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00EC6A57">
        <w:rPr>
          <w:rFonts w:ascii="Times New Roman" w:hAnsi="Times New Roman" w:cs="Times New Roman"/>
          <w:sz w:val="24"/>
          <w:szCs w:val="24"/>
        </w:rPr>
        <w:t>autocorrelated recruitment; integrated stock assessment model; statistical catch at age; rebuilding plan; population forecast</w:t>
      </w:r>
      <w:r w:rsidR="00A94E4B" w:rsidRPr="00DD6BFB">
        <w:rPr>
          <w:rFonts w:ascii="Times New Roman" w:hAnsi="Times New Roman" w:cs="Times New Roman"/>
          <w:sz w:val="24"/>
          <w:szCs w:val="24"/>
        </w:rPr>
        <w:br w:type="page"/>
      </w:r>
    </w:p>
    <w:p w14:paraId="7EF11DC8"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03106FBB"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289B05F8"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Methot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5E40B4F0"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D519B7">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D519B7">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736A54B8"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D519B7">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D519B7">
        <w:rPr>
          <w:rFonts w:ascii="Times New Roman" w:hAnsi="Times New Roman" w:cs="Times New Roman"/>
          <w:sz w:val="24"/>
          <w:szCs w:val="24"/>
        </w:rPr>
        <w:fldChar w:fldCharType="separate"/>
      </w:r>
      <w:r w:rsidR="00BA0860" w:rsidRPr="00BA0860">
        <w:rPr>
          <w:rFonts w:ascii="Times New Roman" w:hAnsi="Times New Roman" w:cs="Times New Roman"/>
          <w:sz w:val="24"/>
        </w:rPr>
        <w:t>(Szuwalski et al., 2014; Thorson et al., 2014)</w:t>
      </w:r>
      <w:r w:rsidR="00D519B7">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BA0860">
        <w:rPr>
          <w:rFonts w:ascii="Times New Roman" w:hAnsi="Times New Roman" w:cs="Times New Roman"/>
          <w:sz w:val="24"/>
          <w:szCs w:val="24"/>
        </w:rPr>
        <w:t xml:space="preserve">), </w:t>
      </w:r>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D519B7">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Jørgensen et al., 2006)</w:t>
      </w:r>
      <w:r w:rsidR="00D519B7">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D519B7">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0"/>
      <w:r w:rsidR="00A94E4B" w:rsidRPr="00DD6BFB">
        <w:rPr>
          <w:rFonts w:ascii="Times New Roman" w:hAnsi="Times New Roman" w:cs="Times New Roman"/>
          <w:sz w:val="24"/>
          <w:szCs w:val="24"/>
        </w:rPr>
        <w:t>Schirripa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0"/>
      <w:r w:rsidR="007824E6">
        <w:rPr>
          <w:rStyle w:val="CommentReference"/>
        </w:rPr>
        <w:commentReference w:id="0"/>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51410882"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14:paraId="46F05232" w14:textId="729F5A5D"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0C8E2262"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43C9B163"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2BA70E1D"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We conclude by outlining a practical strategy to test and account for autocorrelated recruitment when generating forecasts in real-world assessment models.</w:t>
      </w:r>
    </w:p>
    <w:p w14:paraId="42D53EA2"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09D0AD5D"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e conduct</w:t>
      </w:r>
      <w:r w:rsidR="001966C6">
        <w:rPr>
          <w:rFonts w:ascii="Times New Roman" w:hAnsi="Times New Roman" w:cs="Times New Roman"/>
          <w:sz w:val="24"/>
          <w:szCs w:val="24"/>
        </w:rPr>
        <w:t>ed</w:t>
      </w:r>
      <w:r>
        <w:rPr>
          <w:rFonts w:ascii="Times New Roman" w:hAnsi="Times New Roman" w:cs="Times New Roman"/>
          <w:sz w:val="24"/>
          <w:szCs w:val="24"/>
        </w:rPr>
        <w:t xml:space="preserve"> a simulation experiment </w:t>
      </w:r>
      <w:r w:rsidR="00A94E4B" w:rsidRPr="00F50F05">
        <w:rPr>
          <w:rFonts w:ascii="Times New Roman" w:hAnsi="Times New Roman" w:cs="Times New Roman"/>
          <w:sz w:val="24"/>
          <w:szCs w:val="24"/>
        </w:rPr>
        <w:t>using the Stock Synthesis (SS) assessment software (Methot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25977A7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3F41EB1E"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5EE5A71A" w14:textId="5B25E761"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year</w:t>
      </w:r>
      <w:r w:rsidRPr="00807D16">
        <w:rPr>
          <w:rFonts w:ascii="Times New Roman" w:hAnsi="Times New Roman"/>
          <w:sz w:val="24"/>
        </w:rPr>
        <w:t xml:space="preserve"> 80;</w:t>
      </w:r>
      <w:r w:rsidRPr="00EE6F46">
        <w:rPr>
          <w:rFonts w:ascii="Times New Roman" w:hAnsi="Times New Roman"/>
          <w:sz w:val="24"/>
        </w:rPr>
        <w:t xml:space="preserve"> and </w:t>
      </w:r>
    </w:p>
    <w:p w14:paraId="2B487C0B"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orecast period” – Years 81-100 are simulated without any fishing</w:t>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6CB858B"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8CEED4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5A570D">
        <w:fldChar w:fldCharType="begin"/>
      </w:r>
      <w:r w:rsidR="005A570D">
        <w:instrText xml:space="preserve"> REF _Ref423608070 \h  \* MERGEFORMAT </w:instrText>
      </w:r>
      <w:r w:rsidR="005A570D">
        <w:fldChar w:fldCharType="separate"/>
      </w:r>
      <w:r w:rsidR="00EE5C1E" w:rsidRPr="00DD6BFB">
        <w:rPr>
          <w:rFonts w:ascii="Times New Roman" w:hAnsi="Times New Roman" w:cs="Times New Roman"/>
          <w:sz w:val="24"/>
          <w:szCs w:val="24"/>
        </w:rPr>
        <w:t>Table 1</w:t>
      </w:r>
      <w:r w:rsidR="005A570D">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55719715"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01BDD5C0" w14:textId="77777777" w:rsidR="00194451" w:rsidRDefault="005A570D">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6ABDE769"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12639DFC" w14:textId="77777777" w:rsidR="00194451" w:rsidRDefault="005A570D">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2B09A2D"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1C176AB8" w14:textId="77777777" w:rsidR="00194451" w:rsidRDefault="005A570D">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4965DB6D" w14:textId="77777777"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uation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the mean (not the median) recruitment given unfished spawning biomass.  </w:t>
      </w:r>
    </w:p>
    <w:p w14:paraId="639FC27B" w14:textId="29E0EB57"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w:t>
      </w:r>
      <w:r w:rsidR="00F1605B">
        <w:rPr>
          <w:rFonts w:ascii="Times New Roman" w:hAnsi="Times New Roman"/>
          <w:i/>
          <w:sz w:val="24"/>
        </w:rPr>
        <w:t>MSY</w:t>
      </w:r>
      <w:r w:rsidR="00F1605B" w:rsidRPr="009356D0">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  Fishery selectivity was logistic, based on fish length, and was identical to the maturity ogive. Survey selectivity was similar, except that the length at which 50% of individuals were selected was specified as 80% of the length at which 50% of individuals were mature to ensure that the survey sampled younger fish than were caught in the fishery.  </w:t>
      </w:r>
    </w:p>
    <w:p w14:paraId="02F4D961"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p>
    <w:p w14:paraId="064418E9"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D7C5EBC" w14:textId="3255C9C0"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w:t>
      </w:r>
      <w:r w:rsidR="00E54E2E">
        <w:rPr>
          <w:rFonts w:ascii="Times New Roman" w:hAnsi="Times New Roman" w:cs="Times New Roman"/>
          <w:sz w:val="24"/>
          <w:szCs w:val="24"/>
        </w:rPr>
        <w:t>and survey</w:t>
      </w:r>
      <w:r w:rsidRPr="00DD6BFB">
        <w:rPr>
          <w:rFonts w:ascii="Times New Roman" w:hAnsi="Times New Roman" w:cs="Times New Roman"/>
          <w:sz w:val="24"/>
          <w:szCs w:val="24"/>
        </w:rPr>
        <w:t xml:space="preserve">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year for years 26-80, and were drawn from a multinomial distribution </w:t>
      </w:r>
      <w:r w:rsidR="00E54E2E">
        <w:rPr>
          <w:rFonts w:ascii="Times New Roman" w:hAnsi="Times New Roman" w:cs="Times New Roman"/>
          <w:sz w:val="24"/>
          <w:szCs w:val="24"/>
        </w:rPr>
        <w:t>with</w:t>
      </w:r>
      <w:r>
        <w:rPr>
          <w:rFonts w:ascii="Times New Roman" w:hAnsi="Times New Roman" w:cs="Times New Roman"/>
          <w:sz w:val="24"/>
          <w:szCs w:val="24"/>
        </w:rPr>
        <w:t xml:space="preserve"> an annual sample size of 100</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survey was simulated every year providing an index of relative abundance for years </w:t>
      </w:r>
      <w:r w:rsidR="00E54E2E">
        <w:rPr>
          <w:rFonts w:ascii="Times New Roman" w:hAnsi="Times New Roman" w:cs="Times New Roman"/>
          <w:sz w:val="24"/>
          <w:szCs w:val="24"/>
        </w:rPr>
        <w:t>26-80</w:t>
      </w:r>
      <w:r>
        <w:rPr>
          <w:rFonts w:ascii="Times New Roman" w:hAnsi="Times New Roman" w:cs="Times New Roman"/>
          <w:sz w:val="24"/>
          <w:szCs w:val="24"/>
        </w:rPr>
        <w:t xml:space="preserve">,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p>
    <w:p w14:paraId="274B5D0E"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113DBC14" w14:textId="77777777"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5A570D">
        <w:fldChar w:fldCharType="begin"/>
      </w:r>
      <w:r w:rsidR="005A570D">
        <w:instrText xml:space="preserve"> REF _Ref423608070 \h  \* MERGEFORMAT </w:instrText>
      </w:r>
      <w:r w:rsidR="005A570D">
        <w:fldChar w:fldCharType="separate"/>
      </w:r>
      <w:r w:rsidR="004A75D4" w:rsidRPr="00DD6BFB">
        <w:rPr>
          <w:rFonts w:ascii="Times New Roman" w:hAnsi="Times New Roman" w:cs="Times New Roman"/>
          <w:sz w:val="24"/>
          <w:szCs w:val="24"/>
        </w:rPr>
        <w:t>Table 1</w:t>
      </w:r>
      <w:r w:rsidR="005A570D">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Each estimation method generates forecasts of population a</w:t>
      </w:r>
      <w:r w:rsidR="00887E85">
        <w:rPr>
          <w:rFonts w:ascii="Times New Roman" w:hAnsi="Times New Roman" w:cs="Times New Roman"/>
          <w:sz w:val="24"/>
          <w:szCs w:val="24"/>
        </w:rPr>
        <w:t xml:space="preserve">bundance during years 81 to 100, and estimates recruitment deviations </w:t>
      </w:r>
      <w:r w:rsidR="00887E85">
        <w:rPr>
          <w:rFonts w:ascii="Times New Roman" w:hAnsi="Times New Roman" w:cs="Times New Roman"/>
          <w:sz w:val="24"/>
          <w:szCs w:val="24"/>
        </w:rPr>
        <w:lastRenderedPageBreak/>
        <w:t>for years 1-100.  For clarity of communication, we refer to recruitment deviations during the three periods of the model:</w:t>
      </w:r>
    </w:p>
    <w:p w14:paraId="08650484"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14:paraId="266AE6BD"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available data, and are generally estimated with some precision; </w:t>
      </w:r>
    </w:p>
    <w:p w14:paraId="6E22AFA2"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interval, and ensure that dynamics during this period includes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3B8C4ED" w14:textId="77777777"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All estimation models have no additional</w:t>
      </w:r>
      <w:r>
        <w:rPr>
          <w:rFonts w:ascii="Times New Roman" w:hAnsi="Times New Roman" w:cs="Times New Roman"/>
          <w:sz w:val="24"/>
          <w:szCs w:val="24"/>
        </w:rPr>
        <w:t xml:space="preserve"> 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autocorrelation is absent, or decaying towards zero from the value of the estimated recruitment deviation in year 80 when autocorrelation is nonzero).  </w:t>
      </w:r>
    </w:p>
    <w:p w14:paraId="2267814E" w14:textId="77777777"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estimation model uses identical equations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14:paraId="77D85291" w14:textId="77777777" w:rsidR="00BD49E6" w:rsidRDefault="005A570D"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ab/>
        <w:t>(1</w:t>
      </w:r>
      <w:r w:rsidR="00D4292A">
        <w:rPr>
          <w:rFonts w:ascii="Times New Roman" w:hAnsi="Times New Roman" w:cs="Times New Roman"/>
          <w:sz w:val="24"/>
          <w:szCs w:val="24"/>
        </w:rPr>
        <w:t>b</w:t>
      </w:r>
      <w:r w:rsidR="00BD49E6">
        <w:rPr>
          <w:rFonts w:ascii="Times New Roman" w:hAnsi="Times New Roman" w:cs="Times New Roman"/>
          <w:sz w:val="24"/>
          <w:szCs w:val="24"/>
        </w:rPr>
        <w:t>)</w:t>
      </w:r>
    </w:p>
    <w:p w14:paraId="40E47E96" w14:textId="77777777" w:rsidR="00BD49E6" w:rsidRDefault="00D4292A"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Eq. 1b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the mean (not the median) recruitment given unfished spawning biomass</w:t>
      </w:r>
      <w:r>
        <w:rPr>
          <w:rFonts w:ascii="Times New Roman" w:hAnsi="Times New Roman" w:cs="Times New Roman"/>
          <w:sz w:val="24"/>
          <w:szCs w:val="24"/>
        </w:rPr>
        <w:t>, and w</w:t>
      </w:r>
      <w:r w:rsidR="00BD49E6">
        <w:rPr>
          <w:rFonts w:ascii="Times New Roman" w:hAnsi="Times New Roman" w:cs="Times New Roman"/>
          <w:sz w:val="24"/>
          <w:szCs w:val="24"/>
        </w:rPr>
        <w:t xml:space="preserve">e use the Methot and Taylor </w:t>
      </w:r>
      <w:r w:rsidR="00D519B7">
        <w:rPr>
          <w:rFonts w:ascii="Times New Roman" w:hAnsi="Times New Roman" w:cs="Times New Roman"/>
          <w:sz w:val="24"/>
          <w:szCs w:val="24"/>
        </w:rPr>
        <w:fldChar w:fldCharType="begin"/>
      </w:r>
      <w:r w:rsidR="00BD49E6">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D519B7">
        <w:rPr>
          <w:rFonts w:ascii="Times New Roman" w:hAnsi="Times New Roman" w:cs="Times New Roman"/>
          <w:sz w:val="24"/>
          <w:szCs w:val="24"/>
        </w:rPr>
        <w:fldChar w:fldCharType="separate"/>
      </w:r>
      <w:r w:rsidR="00BD49E6" w:rsidRPr="009356D0">
        <w:rPr>
          <w:rFonts w:ascii="Times New Roman" w:hAnsi="Times New Roman" w:cs="Times New Roman"/>
          <w:sz w:val="24"/>
        </w:rPr>
        <w:t>(2011)</w:t>
      </w:r>
      <w:r w:rsidR="00D519B7">
        <w:rPr>
          <w:rFonts w:ascii="Times New Roman" w:hAnsi="Times New Roman" w:cs="Times New Roman"/>
          <w:sz w:val="24"/>
          <w:szCs w:val="24"/>
        </w:rPr>
        <w:fldChar w:fldCharType="end"/>
      </w:r>
      <w:r w:rsidR="00BD49E6">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D49E6" w:rsidRPr="00DD6BFB">
        <w:rPr>
          <w:rFonts w:ascii="Times New Roman" w:hAnsi="Times New Roman" w:cs="Times New Roman"/>
          <w:sz w:val="24"/>
          <w:szCs w:val="24"/>
        </w:rPr>
        <w:t>.</w:t>
      </w:r>
      <w:r w:rsidR="00BD49E6">
        <w:rPr>
          <w:rFonts w:ascii="Times New Roman" w:hAnsi="Times New Roman" w:cs="Times New Roman"/>
          <w:sz w:val="24"/>
          <w:szCs w:val="24"/>
        </w:rPr>
        <w:t xml:space="preserve">  This approach involves the following steps for each simulation replicate:</w:t>
      </w:r>
    </w:p>
    <w:p w14:paraId="18D9085A"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59221F96"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tract 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p>
    <w:p w14:paraId="0D22B4DB"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to annual bias correction calcula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0780F69A"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CD287F">
        <w:rPr>
          <w:rFonts w:ascii="Times New Roman" w:hAnsi="Times New Roman" w:cs="Times New Roman"/>
          <w:sz w:val="24"/>
          <w:szCs w:val="24"/>
        </w:rPr>
        <w:t xml:space="preserve">estimation </w:t>
      </w:r>
      <w:r>
        <w:rPr>
          <w:rFonts w:ascii="Times New Roman" w:hAnsi="Times New Roman" w:cs="Times New Roman"/>
          <w:sz w:val="24"/>
          <w:szCs w:val="24"/>
        </w:rPr>
        <w:t>model to identify maximum likelihood estimates and standard errors for all parameters.</w:t>
      </w:r>
    </w:p>
    <w:p w14:paraId="79811888" w14:textId="77777777"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sidR="00D519B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D519B7">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sidR="00D519B7">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D4292A">
        <w:rPr>
          <w:rFonts w:ascii="Times New Roman" w:hAnsi="Times New Roman" w:cs="Times New Roman"/>
          <w:sz w:val="24"/>
          <w:szCs w:val="24"/>
        </w:rPr>
        <w:t>estimation models</w:t>
      </w:r>
      <w:r>
        <w:rPr>
          <w:rFonts w:ascii="Times New Roman" w:hAnsi="Times New Roman" w:cs="Times New Roman"/>
          <w:sz w:val="24"/>
          <w:szCs w:val="24"/>
        </w:rPr>
        <w:t xml:space="preserve"> with autocorrelated recruitment,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recruitment is autocorrelated</w:t>
      </w:r>
      <w:r>
        <w:rPr>
          <w:rFonts w:ascii="Times New Roman" w:hAnsi="Times New Roman" w:cs="Times New Roman"/>
          <w:sz w:val="24"/>
          <w:szCs w:val="24"/>
        </w:rPr>
        <w:t>.  SS uses the delta-method when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14:paraId="68970826" w14:textId="77777777" w:rsidR="00887E85" w:rsidRDefault="00887E85" w:rsidP="00D4292A">
      <w:pPr>
        <w:tabs>
          <w:tab w:val="left" w:pos="360"/>
        </w:tabs>
        <w:spacing w:after="0" w:line="240" w:lineRule="auto"/>
        <w:jc w:val="both"/>
        <w:rPr>
          <w:rFonts w:ascii="Times New Roman" w:hAnsi="Times New Roman" w:cs="Times New Roman"/>
          <w:sz w:val="24"/>
          <w:szCs w:val="24"/>
        </w:rPr>
      </w:pPr>
    </w:p>
    <w:p w14:paraId="052085A1" w14:textId="77777777" w:rsidR="00887E85" w:rsidRPr="00887E85" w:rsidRDefault="00887E85" w:rsidP="00D4292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2.3.1 Estimation model configurations</w:t>
      </w:r>
    </w:p>
    <w:p w14:paraId="4BB33393" w14:textId="77777777"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14:paraId="34CE702F" w14:textId="77777777"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unknown), but is </w:t>
      </w:r>
      <w:r w:rsidRPr="00D4292A">
        <w:rPr>
          <w:rFonts w:ascii="Times New Roman" w:hAnsi="Times New Roman" w:cs="Times New Roman"/>
          <w:sz w:val="24"/>
          <w:szCs w:val="24"/>
        </w:rPr>
        <w:lastRenderedPageBreak/>
        <w:t xml:space="preserve">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14:paraId="6EB2967C"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Zero” –</w:t>
      </w:r>
      <w:r w:rsidR="00E54E2E">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822359"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w:t>
      </w:r>
      <w:r w:rsidR="00A94E4B" w:rsidRPr="00D4292A">
        <w:rPr>
          <w:rFonts w:ascii="Times New Roman" w:hAnsi="Times New Roman" w:cs="Times New Roman"/>
          <w:sz w:val="24"/>
          <w:szCs w:val="24"/>
        </w:rPr>
        <w:t xml:space="preserve">fixed </w:t>
      </w:r>
      <w:r w:rsidRPr="00D4292A">
        <w:rPr>
          <w:rFonts w:ascii="Times New Roman" w:hAnsi="Times New Roman" w:cs="Times New Roman"/>
          <w:sz w:val="24"/>
          <w:szCs w:val="24"/>
        </w:rPr>
        <w:t>at zero.  This estimation model represents the most common assumption in stock assessment models to date.</w:t>
      </w:r>
    </w:p>
    <w:p w14:paraId="544403F7"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an estimation model where the autocorrelation</w:t>
      </w:r>
      <w:r w:rsidR="003553C8" w:rsidRPr="00D4292A">
        <w:rPr>
          <w:rFonts w:ascii="Times New Roman" w:hAnsi="Times New Roman" w:cs="Times New Roman"/>
          <w:sz w:val="24"/>
          <w:szCs w:val="24"/>
        </w:rPr>
        <w:t xml:space="preserve"> parameter</w:t>
      </w:r>
      <w:r w:rsidRPr="00D4292A">
        <w:rPr>
          <w:rFonts w:ascii="Times New Roman" w:hAnsi="Times New Roman" w:cs="Times New Roman"/>
          <w:sz w:val="24"/>
          <w:szCs w:val="24"/>
        </w:rPr>
        <w:t xml:space="preserve"> is estimated as a fixed effect</w:t>
      </w:r>
      <w:r w:rsidR="00E54E2E">
        <w:rPr>
          <w:rFonts w:ascii="Times New Roman" w:hAnsi="Times New Roman" w:cs="Times New Roman"/>
          <w:sz w:val="24"/>
          <w:szCs w:val="24"/>
        </w:rPr>
        <w:t xml:space="preserve"> in SS</w:t>
      </w:r>
      <w:r w:rsidRPr="00D4292A">
        <w:rPr>
          <w:rFonts w:ascii="Times New Roman" w:hAnsi="Times New Roman" w:cs="Times New Roman"/>
          <w:sz w:val="24"/>
          <w:szCs w:val="24"/>
        </w:rPr>
        <w:t xml:space="preserve">.  This scenario will likely result in biased estimates of autocorrelation,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r w:rsidR="004D76D9" w:rsidRPr="00D4292A">
        <w:rPr>
          <w:rFonts w:ascii="Times New Roman" w:hAnsi="Times New Roman" w:cs="Times New Roman"/>
          <w:sz w:val="24"/>
          <w:szCs w:val="24"/>
        </w:rPr>
        <w:t xml:space="preserve">, Thorson </w:t>
      </w:r>
      <w:r w:rsidR="004D76D9" w:rsidRPr="00D4292A">
        <w:rPr>
          <w:rFonts w:ascii="Times New Roman" w:hAnsi="Times New Roman" w:cs="Times New Roman"/>
          <w:i/>
          <w:sz w:val="24"/>
          <w:szCs w:val="24"/>
        </w:rPr>
        <w:t>et al</w:t>
      </w:r>
      <w:r w:rsidR="004D76D9" w:rsidRPr="00D4292A">
        <w:rPr>
          <w:rFonts w:ascii="Times New Roman" w:hAnsi="Times New Roman" w:cs="Times New Roman"/>
          <w:sz w:val="24"/>
          <w:szCs w:val="24"/>
        </w:rPr>
        <w:t>., 2014</w:t>
      </w:r>
      <w:r w:rsidRPr="00D4292A">
        <w:rPr>
          <w:rFonts w:ascii="Times New Roman" w:hAnsi="Times New Roman" w:cs="Times New Roman"/>
          <w:sz w:val="24"/>
          <w:szCs w:val="24"/>
        </w:rPr>
        <w:t xml:space="preserve">).  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14:paraId="5058EA61" w14:textId="075C34CD"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3553C8"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r w:rsidR="008713D0" w:rsidRPr="00D4292A">
        <w:rPr>
          <w:rFonts w:ascii="Times New Roman" w:hAnsi="Times New Roman" w:cs="Times New Roman"/>
          <w:sz w:val="24"/>
          <w:szCs w:val="24"/>
        </w:rPr>
        <w:t>Zero</w:t>
      </w:r>
      <w:r w:rsidRPr="00D4292A">
        <w:rPr>
          <w:rFonts w:ascii="Times New Roman" w:hAnsi="Times New Roman" w:cs="Times New Roman"/>
          <w:sz w:val="24"/>
          <w:szCs w:val="24"/>
        </w:rPr>
        <w:t xml:space="preserve">” estimation model, and then estimating the </w:t>
      </w:r>
      <w:r w:rsidR="008713D0" w:rsidRPr="00D4292A">
        <w:rPr>
          <w:rFonts w:ascii="Times New Roman" w:hAnsi="Times New Roman" w:cs="Times New Roman"/>
          <w:sz w:val="24"/>
          <w:szCs w:val="24"/>
        </w:rPr>
        <w:t xml:space="preserve">first-order </w:t>
      </w:r>
      <w:r w:rsidRPr="00D4292A">
        <w:rPr>
          <w:rFonts w:ascii="Times New Roman" w:hAnsi="Times New Roman" w:cs="Times New Roman"/>
          <w:sz w:val="24"/>
          <w:szCs w:val="24"/>
        </w:rPr>
        <w:t xml:space="preserve">autocorrelation of these estimates using the </w:t>
      </w:r>
      <w:r w:rsidRPr="003A149A">
        <w:rPr>
          <w:rFonts w:ascii="Courier New" w:hAnsi="Courier New" w:cs="Courier New"/>
          <w:sz w:val="24"/>
          <w:szCs w:val="24"/>
        </w:rPr>
        <w:t>acf</w:t>
      </w:r>
      <w:r w:rsidRPr="00D4292A">
        <w:rPr>
          <w:rFonts w:ascii="Times New Roman" w:hAnsi="Times New Roman" w:cs="Times New Roman"/>
          <w:sz w:val="24"/>
          <w:szCs w:val="24"/>
        </w:rPr>
        <w:t xml:space="preserve"> function in R (R Core Development Team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Pr="00D4292A">
        <w:rPr>
          <w:rFonts w:ascii="Times New Roman" w:hAnsi="Times New Roman" w:cs="Times New Roman"/>
          <w:sz w:val="24"/>
          <w:szCs w:val="24"/>
        </w:rPr>
        <w:t>, and 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a second time to estimate other parameters for a given data set.  This estimation model will likely have different estimation performance than the “internal” </w:t>
      </w:r>
      <w:r w:rsidR="003553C8" w:rsidRPr="00D4292A">
        <w:rPr>
          <w:rFonts w:ascii="Times New Roman" w:hAnsi="Times New Roman" w:cs="Times New Roman"/>
          <w:sz w:val="24"/>
          <w:szCs w:val="24"/>
        </w:rPr>
        <w:t>estimation model</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r w:rsidR="008713D0" w:rsidRPr="00D4292A">
        <w:rPr>
          <w:rFonts w:ascii="Times New Roman" w:hAnsi="Times New Roman" w:cs="Times New Roman"/>
          <w:sz w:val="24"/>
          <w:szCs w:val="24"/>
        </w:rPr>
        <w:t xml:space="preserve">maximum likelihood estimates of </w:t>
      </w:r>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D4292A">
        <w:rPr>
          <w:rFonts w:ascii="Times New Roman" w:hAnsi="Times New Roman" w:cs="Times New Roman"/>
          <w:sz w:val="24"/>
          <w:szCs w:val="24"/>
          <w:highlight w:val="yellow"/>
        </w:rPr>
        <w:t>(citation</w:t>
      </w:r>
      <w:r w:rsidR="004857E9" w:rsidRPr="00D4292A">
        <w:rPr>
          <w:rFonts w:ascii="Times New Roman" w:hAnsi="Times New Roman" w:cs="Times New Roman"/>
          <w:sz w:val="24"/>
          <w:szCs w:val="24"/>
        </w:rPr>
        <w:t>).</w:t>
      </w:r>
    </w:p>
    <w:p w14:paraId="7E24684C" w14:textId="77777777"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00D519B7"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00D519B7" w:rsidRPr="00045083">
        <w:rPr>
          <w:rFonts w:ascii="Times New Roman" w:hAnsi="Times New Roman" w:cs="Times New Roman"/>
          <w:bCs/>
          <w:sz w:val="24"/>
          <w:szCs w:val="24"/>
        </w:rPr>
      </w:r>
      <w:r w:rsidR="00D519B7" w:rsidRPr="00045083">
        <w:rPr>
          <w:rFonts w:ascii="Times New Roman" w:hAnsi="Times New Roman" w:cs="Times New Roman"/>
          <w:bCs/>
          <w:sz w:val="24"/>
          <w:szCs w:val="24"/>
        </w:rPr>
        <w:fldChar w:fldCharType="separate"/>
      </w:r>
      <w:r w:rsidRPr="00045083">
        <w:rPr>
          <w:rFonts w:ascii="Times New Roman" w:hAnsi="Times New Roman" w:cs="Times New Roman"/>
          <w:sz w:val="24"/>
          <w:szCs w:val="24"/>
        </w:rPr>
        <w:t xml:space="preserve">Table </w:t>
      </w:r>
      <w:r w:rsidRPr="00045083">
        <w:rPr>
          <w:rFonts w:ascii="Times New Roman" w:hAnsi="Times New Roman" w:cs="Times New Roman"/>
          <w:noProof/>
          <w:sz w:val="24"/>
          <w:szCs w:val="24"/>
        </w:rPr>
        <w:t>1</w:t>
      </w:r>
      <w:r w:rsidR="00D519B7"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14:paraId="55C21C60" w14:textId="7679DA06"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both the multinomial composition samples (</w:t>
      </w:r>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r w:rsidR="00774B50" w:rsidRPr="00045083">
        <w:rPr>
          <w:rFonts w:ascii="Times New Roman" w:hAnsi="Times New Roman" w:cs="Times New Roman"/>
          <w:sz w:val="24"/>
          <w:szCs w:val="24"/>
        </w:rPr>
        <w:t xml:space="preserve"> = 100) were specified in each estimation method (i.e., the estimation model had correct weighting for age-composition sampling data).</w:t>
      </w:r>
      <w:r w:rsidR="003A7977">
        <w:rPr>
          <w:rFonts w:ascii="Times New Roman" w:hAnsi="Times New Roman" w:cs="Times New Roman"/>
          <w:sz w:val="24"/>
          <w:szCs w:val="24"/>
        </w:rPr>
        <w:t xml:space="preserve">  Convergence of the estimation model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are qualitatively similar when changing the gradient threshold used to identify model convergence.  </w:t>
      </w:r>
    </w:p>
    <w:p w14:paraId="12C776F4" w14:textId="77777777" w:rsidR="00940B8A" w:rsidRDefault="00940B8A">
      <w:pPr>
        <w:tabs>
          <w:tab w:val="left" w:pos="360"/>
        </w:tabs>
        <w:spacing w:after="0" w:line="240" w:lineRule="auto"/>
        <w:jc w:val="both"/>
        <w:rPr>
          <w:rFonts w:ascii="Times New Roman" w:hAnsi="Times New Roman" w:cs="Times New Roman"/>
          <w:sz w:val="24"/>
          <w:szCs w:val="24"/>
        </w:rPr>
      </w:pPr>
    </w:p>
    <w:p w14:paraId="092B2D96" w14:textId="77777777" w:rsidR="00940B8A" w:rsidRPr="00940B8A" w:rsidRDefault="00940B8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3.2  </w:t>
      </w:r>
      <w:r w:rsidR="003A7977">
        <w:rPr>
          <w:rFonts w:ascii="Times New Roman" w:hAnsi="Times New Roman" w:cs="Times New Roman"/>
          <w:b/>
          <w:sz w:val="24"/>
          <w:szCs w:val="24"/>
        </w:rPr>
        <w:t>Evaluating model performance</w:t>
      </w:r>
    </w:p>
    <w:p w14:paraId="588076C8" w14:textId="77777777" w:rsidR="008713D0" w:rsidRDefault="00A94E4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r w:rsidR="008713D0">
        <w:rPr>
          <w:rFonts w:ascii="Times New Roman" w:hAnsi="Times New Roman" w:cs="Times New Roman"/>
          <w:sz w:val="24"/>
          <w:szCs w:val="24"/>
        </w:rPr>
        <w:t>two performance statistics:</w:t>
      </w:r>
    </w:p>
    <w:p w14:paraId="5359C5B3" w14:textId="39A60F45" w:rsidR="002667F0" w:rsidRDefault="00D519B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sidRPr="00D519B7">
        <w:rPr>
          <w:rFonts w:ascii="Times New Roman" w:hAnsi="Times New Roman" w:cs="Times New Roman"/>
          <w:sz w:val="24"/>
          <w:szCs w:val="24"/>
        </w:rPr>
        <w:t xml:space="preserve">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Pr="00D519B7">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D519B7">
        <w:rPr>
          <w:rFonts w:ascii="Times New Roman" w:hAnsi="Times New Roman" w:cs="Times New Roman"/>
          <w:sz w:val="24"/>
          <w:szCs w:val="24"/>
        </w:rPr>
        <w:t xml:space="preserve"> and </w:t>
      </w:r>
      <m:oMath>
        <m:r>
          <w:rPr>
            <w:rFonts w:ascii="Cambria Math" w:hAnsi="Cambria Math" w:cs="Times New Roman"/>
            <w:sz w:val="24"/>
            <w:szCs w:val="24"/>
          </w:rPr>
          <m:t>θ</m:t>
        </m:r>
      </m:oMath>
      <w:r w:rsidRPr="00D519B7">
        <w:rPr>
          <w:rFonts w:ascii="Times New Roman" w:hAnsi="Times New Roman" w:cs="Times New Roman"/>
          <w:sz w:val="24"/>
          <w:szCs w:val="24"/>
        </w:rPr>
        <w:t xml:space="preserve"> are estimated and true parameter values, respectively</w:t>
      </w:r>
      <w:r w:rsidR="003A149A">
        <w:rPr>
          <w:rFonts w:ascii="Times New Roman" w:hAnsi="Times New Roman" w:cs="Times New Roman"/>
          <w:sz w:val="24"/>
          <w:szCs w:val="24"/>
        </w:rPr>
        <w:t xml:space="preserve"> and</w:t>
      </w:r>
      <w:r w:rsidR="008713D0">
        <w:rPr>
          <w:rFonts w:ascii="Times New Roman" w:hAnsi="Times New Roman" w:cs="Times New Roman"/>
          <w:sz w:val="24"/>
          <w:szCs w:val="24"/>
        </w:rPr>
        <w:t xml:space="preserve"> a well-performing estimation model will have a relative error close to zero for all simulation replicates;</w:t>
      </w:r>
      <w:r w:rsidRPr="00D519B7">
        <w:rPr>
          <w:rFonts w:ascii="Times New Roman" w:hAnsi="Times New Roman" w:cs="Times New Roman"/>
          <w:sz w:val="24"/>
          <w:szCs w:val="24"/>
        </w:rPr>
        <w:t xml:space="preserve"> </w:t>
      </w:r>
    </w:p>
    <w:p w14:paraId="32A4AA80" w14:textId="1D9C75BD" w:rsidR="009A7607" w:rsidRDefault="009A760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verage absolute relative error, </w:t>
      </w:r>
      <m:oMath>
        <m:r>
          <w:rPr>
            <w:rFonts w:ascii="Cambria Math" w:hAnsi="Cambria Math" w:cs="Times New Roman"/>
            <w:sz w:val="24"/>
            <w:szCs w:val="24"/>
          </w:rPr>
          <m:t>AARE=</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eps</m:t>
                </m:r>
              </m:sub>
            </m:sSub>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rPr>
                  <m:t xml:space="preserve"> </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sup>
              <m:e>
                <m:d>
                  <m:dPr>
                    <m:begChr m:val="|"/>
                    <m:endChr m:val="|"/>
                    <m:ctrlPr>
                      <w:rPr>
                        <w:rFonts w:ascii="Cambria Math" w:hAnsi="Cambria Math" w:cs="Times New Roman"/>
                        <w:i/>
                        <w:sz w:val="24"/>
                        <w:szCs w:val="24"/>
                      </w:rPr>
                    </m:ctrlPr>
                  </m:dPr>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e>
                </m:d>
              </m:e>
            </m:nary>
          </m:e>
        </m:nary>
      </m:oMath>
      <w:r>
        <w:rPr>
          <w:rFonts w:ascii="Times New Roman" w:hAnsi="Times New Roman" w:cs="Times New Roman"/>
          <w:sz w:val="24"/>
          <w:szCs w:val="24"/>
        </w:rPr>
        <w:t xml:space="preserve">, where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Pr>
          <w:rFonts w:ascii="Times New Roman" w:hAnsi="Times New Roman" w:cs="Times New Roman"/>
          <w:sz w:val="24"/>
          <w:szCs w:val="24"/>
        </w:rPr>
        <w:t xml:space="preserve"> is the relative error in spawning biomass, </w:t>
      </w:r>
      <w:r>
        <w:rPr>
          <w:rFonts w:ascii="Times New Roman" w:hAnsi="Times New Roman" w:cs="Times New Roman"/>
          <w:i/>
          <w:sz w:val="24"/>
          <w:szCs w:val="24"/>
        </w:rPr>
        <w:t>n</w:t>
      </w:r>
      <w:r>
        <w:rPr>
          <w:rFonts w:ascii="Times New Roman" w:hAnsi="Times New Roman" w:cs="Times New Roman"/>
          <w:i/>
          <w:sz w:val="24"/>
          <w:szCs w:val="24"/>
          <w:vertAlign w:val="subscript"/>
        </w:rPr>
        <w:t>reps</w:t>
      </w:r>
      <w:r>
        <w:rPr>
          <w:rFonts w:ascii="Times New Roman" w:hAnsi="Times New Roman" w:cs="Times New Roman"/>
          <w:sz w:val="24"/>
          <w:szCs w:val="24"/>
        </w:rPr>
        <w:t xml:space="preserve"> is the number of simulation replicates, and </w:t>
      </w:r>
      <w:r>
        <w:rPr>
          <w:rFonts w:ascii="Times New Roman" w:hAnsi="Times New Roman" w:cs="Times New Roman"/>
          <w:i/>
          <w:sz w:val="24"/>
          <w:szCs w:val="24"/>
        </w:rPr>
        <w:t>t</w:t>
      </w:r>
      <w:r>
        <w:rPr>
          <w:rFonts w:ascii="Times New Roman" w:hAnsi="Times New Roman" w:cs="Times New Roman"/>
          <w:i/>
          <w:sz w:val="24"/>
          <w:szCs w:val="24"/>
          <w:vertAlign w:val="subscript"/>
        </w:rPr>
        <w:t>min</w:t>
      </w:r>
      <w:r>
        <w:rPr>
          <w:rFonts w:ascii="Times New Roman" w:hAnsi="Times New Roman" w:cs="Times New Roman"/>
          <w:sz w:val="24"/>
          <w:szCs w:val="24"/>
        </w:rPr>
        <w:t xml:space="preserve"> and </w:t>
      </w:r>
      <w:r>
        <w:rPr>
          <w:rFonts w:ascii="Times New Roman" w:hAnsi="Times New Roman" w:cs="Times New Roman"/>
          <w:i/>
          <w:sz w:val="24"/>
          <w:szCs w:val="24"/>
        </w:rPr>
        <w:t>t</w:t>
      </w:r>
      <w:r>
        <w:rPr>
          <w:rFonts w:ascii="Times New Roman" w:hAnsi="Times New Roman" w:cs="Times New Roman"/>
          <w:i/>
          <w:sz w:val="24"/>
          <w:szCs w:val="24"/>
          <w:vertAlign w:val="subscript"/>
        </w:rPr>
        <w:t>max</w:t>
      </w:r>
      <w:r>
        <w:rPr>
          <w:rFonts w:ascii="Times New Roman" w:hAnsi="Times New Roman" w:cs="Times New Roman"/>
          <w:sz w:val="24"/>
          <w:szCs w:val="24"/>
        </w:rPr>
        <w:t xml:space="preserve"> are years over which we’d like to calculate AARE (e.g., </w:t>
      </w:r>
      <w:r>
        <w:rPr>
          <w:rFonts w:ascii="Times New Roman" w:hAnsi="Times New Roman" w:cs="Times New Roman"/>
          <w:i/>
          <w:sz w:val="24"/>
          <w:szCs w:val="24"/>
        </w:rPr>
        <w:t>t</w:t>
      </w:r>
      <w:r>
        <w:rPr>
          <w:rFonts w:ascii="Times New Roman" w:hAnsi="Times New Roman" w:cs="Times New Roman"/>
          <w:i/>
          <w:sz w:val="24"/>
          <w:szCs w:val="24"/>
          <w:vertAlign w:val="subscript"/>
        </w:rPr>
        <w:t>min</w:t>
      </w:r>
      <w:r>
        <w:rPr>
          <w:rFonts w:ascii="Times New Roman" w:hAnsi="Times New Roman" w:cs="Times New Roman"/>
          <w:i/>
          <w:sz w:val="24"/>
          <w:szCs w:val="24"/>
        </w:rPr>
        <w:t>=26</w:t>
      </w:r>
      <w:r>
        <w:rPr>
          <w:rFonts w:ascii="Times New Roman" w:hAnsi="Times New Roman" w:cs="Times New Roman"/>
          <w:sz w:val="24"/>
          <w:szCs w:val="24"/>
        </w:rPr>
        <w:t xml:space="preserve"> and </w:t>
      </w:r>
      <w:r>
        <w:rPr>
          <w:rFonts w:ascii="Times New Roman" w:hAnsi="Times New Roman" w:cs="Times New Roman"/>
          <w:i/>
          <w:sz w:val="24"/>
          <w:szCs w:val="24"/>
        </w:rPr>
        <w:t>t</w:t>
      </w:r>
      <w:r>
        <w:rPr>
          <w:rFonts w:ascii="Times New Roman" w:hAnsi="Times New Roman" w:cs="Times New Roman"/>
          <w:i/>
          <w:sz w:val="24"/>
          <w:szCs w:val="24"/>
          <w:vertAlign w:val="subscript"/>
        </w:rPr>
        <w:t>max</w:t>
      </w:r>
      <w:r w:rsidRPr="009A7607">
        <w:rPr>
          <w:rFonts w:ascii="Times New Roman" w:hAnsi="Times New Roman" w:cs="Times New Roman"/>
          <w:i/>
          <w:sz w:val="24"/>
          <w:szCs w:val="24"/>
        </w:rPr>
        <w:t>=80</w:t>
      </w:r>
      <w:r>
        <w:rPr>
          <w:rFonts w:ascii="Times New Roman" w:hAnsi="Times New Roman" w:cs="Times New Roman"/>
          <w:sz w:val="24"/>
          <w:szCs w:val="24"/>
        </w:rPr>
        <w:t xml:space="preserve"> when summarizing performance during the “fishing period”)</w:t>
      </w:r>
      <w:r w:rsidR="005A570D">
        <w:rPr>
          <w:rFonts w:ascii="Times New Roman" w:hAnsi="Times New Roman" w:cs="Times New Roman"/>
          <w:sz w:val="24"/>
          <w:szCs w:val="24"/>
        </w:rPr>
        <w:t>; and</w:t>
      </w:r>
    </w:p>
    <w:p w14:paraId="36024536" w14:textId="701C22A4" w:rsidR="002667F0" w:rsidRDefault="00D519B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sidRPr="00D519B7">
        <w:rPr>
          <w:rFonts w:ascii="Times New Roman" w:hAnsi="Times New Roman" w:cs="Times New Roman"/>
          <w:sz w:val="24"/>
          <w:szCs w:val="24"/>
        </w:rPr>
        <w:lastRenderedPageBreak/>
        <w:t xml:space="preserve">forecast interval coverage, defined as the proportion of </w:t>
      </w:r>
      <w:r w:rsidR="008713D0">
        <w:rPr>
          <w:rFonts w:ascii="Times New Roman" w:hAnsi="Times New Roman" w:cs="Times New Roman"/>
          <w:sz w:val="24"/>
          <w:szCs w:val="24"/>
        </w:rPr>
        <w:t xml:space="preserve">simulation </w:t>
      </w:r>
      <w:r w:rsidRPr="00D519B7">
        <w:rPr>
          <w:rFonts w:ascii="Times New Roman" w:hAnsi="Times New Roman" w:cs="Times New Roman"/>
          <w:sz w:val="24"/>
          <w:szCs w:val="24"/>
        </w:rPr>
        <w:t>replicates where the forecast interval contains the true value from the operating model. A well-calibrated model will have approximately nominal forecast interval coverage, i.e., a 50% forecast interval will contain the true value in 50% of simulation replicates.</w:t>
      </w:r>
    </w:p>
    <w:p w14:paraId="1025F2A6"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1ADA8F77" w14:textId="77777777"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4DBE94CF" w14:textId="0F173211"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r w:rsidR="001E2F38">
        <w:rPr>
          <w:rFonts w:ascii="Times New Roman" w:hAnsi="Times New Roman" w:cs="Times New Roman"/>
          <w:sz w:val="24"/>
          <w:szCs w:val="24"/>
        </w:rPr>
        <w:t xml:space="preserve">). </w:t>
      </w:r>
      <w:r w:rsidR="008713D0">
        <w:rPr>
          <w:rFonts w:ascii="Times New Roman" w:hAnsi="Times New Roman" w:cs="Times New Roman"/>
          <w:sz w:val="24"/>
          <w:szCs w:val="24"/>
        </w:rPr>
        <w:t xml:space="preserve">“Internal” estimation </w:t>
      </w:r>
      <w:r w:rsidR="00AE0956">
        <w:rPr>
          <w:rFonts w:ascii="Times New Roman" w:hAnsi="Times New Roman" w:cs="Times New Roman"/>
          <w:sz w:val="24"/>
          <w:szCs w:val="24"/>
        </w:rPr>
        <w:t xml:space="preserve">is biased towards </w:t>
      </w:r>
      <w:r w:rsidR="008713D0">
        <w:rPr>
          <w:rFonts w:ascii="Times New Roman" w:hAnsi="Times New Roman" w:cs="Times New Roman"/>
          <w:sz w:val="24"/>
          <w:szCs w:val="24"/>
        </w:rPr>
        <w:t xml:space="preserve">extreme values </w:t>
      </w:r>
      <w:r w:rsidR="00AE0956">
        <w:rPr>
          <w:rFonts w:ascii="Times New Roman" w:hAnsi="Times New Roman" w:cs="Times New Roman"/>
          <w:sz w:val="24"/>
          <w:szCs w:val="24"/>
        </w:rPr>
        <w:t>in all scenarios</w:t>
      </w:r>
      <w:r w:rsidR="008713D0">
        <w:rPr>
          <w:rFonts w:ascii="Times New Roman" w:hAnsi="Times New Roman" w:cs="Times New Roman"/>
          <w:sz w:val="24"/>
          <w:szCs w:val="24"/>
        </w:rPr>
        <w:t xml:space="preserve"> (i.e., towards 1.0 when true autocorrelation is positive and towards -1.0 when true autocorrelation is negative; Fig. 3 top row).</w:t>
      </w:r>
      <w:r w:rsidR="00AE0956">
        <w:rPr>
          <w:rFonts w:ascii="Times New Roman" w:hAnsi="Times New Roman" w:cs="Times New Roman"/>
          <w:sz w:val="24"/>
          <w:szCs w:val="24"/>
        </w:rPr>
        <w:t xml:space="preserve"> </w:t>
      </w:r>
      <w:r w:rsidR="008713D0">
        <w:rPr>
          <w:rFonts w:ascii="Times New Roman" w:hAnsi="Times New Roman" w:cs="Times New Roman"/>
          <w:sz w:val="24"/>
          <w:szCs w:val="24"/>
        </w:rPr>
        <w:t xml:space="preserve"> </w:t>
      </w:r>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r w:rsidR="008713D0">
        <w:rPr>
          <w:rFonts w:ascii="Times New Roman" w:hAnsi="Times New Roman" w:cs="Times New Roman"/>
          <w:sz w:val="24"/>
          <w:szCs w:val="24"/>
        </w:rPr>
        <w:t>By contrast, external estimates of autocorrelation are approximately unbiased for all levels of autocorrelation (Fig. 3 bottom row)</w:t>
      </w:r>
      <w:r>
        <w:rPr>
          <w:rFonts w:ascii="Times New Roman" w:hAnsi="Times New Roman" w:cs="Times New Roman"/>
          <w:sz w:val="24"/>
          <w:szCs w:val="24"/>
        </w:rPr>
        <w:t xml:space="preserve">.  The “external estimation” model also has a larger proportion of replicates that are converged.  </w:t>
      </w:r>
      <w:r w:rsidR="00BD11AD">
        <w:rPr>
          <w:rFonts w:ascii="Times New Roman" w:hAnsi="Times New Roman" w:cs="Times New Roman"/>
          <w:sz w:val="24"/>
          <w:szCs w:val="24"/>
        </w:rPr>
        <w:t xml:space="preserve">As a sensitivity analysis, we also show “exterrnal” estimates of autocorrelation given different quantities of compositional data for estimating recruitment (Fig. 4; i.e., with compositional data starting in either year 41 or 56, compared with year 26 by default).  This shows that autocorrelation can be estimated with as few as 25 years of data (Fig. 4, bottom row), although estimates become more precise with increasing years of data.   </w:t>
      </w:r>
    </w:p>
    <w:p w14:paraId="235F951B" w14:textId="77777777"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 of autocorrelation on population forecasts</w:t>
      </w:r>
    </w:p>
    <w:p w14:paraId="24E7E05C" w14:textId="77777777"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autocorrelated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illustrate the effect of autocorrelated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A41FCB">
        <w:rPr>
          <w:rFonts w:ascii="Times New Roman" w:hAnsi="Times New Roman" w:cs="Times New Roman"/>
          <w:sz w:val="24"/>
          <w:szCs w:val="24"/>
        </w:rPr>
        <w:t>Fig. 5</w:t>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Most noteable</w:t>
      </w:r>
      <w:r w:rsidR="00CD4651">
        <w:rPr>
          <w:rFonts w:ascii="Times New Roman" w:hAnsi="Times New Roman" w:cs="Times New Roman"/>
          <w:sz w:val="24"/>
          <w:szCs w:val="24"/>
        </w:rPr>
        <w:t>, the lower confidence bound for forecasts of spawning output declines over time when recruitment autocorrelation is 0.9, despite the forecast model correctly assuming that fishing is absent during this p</w:t>
      </w:r>
      <w:r w:rsidR="00A41FCB">
        <w:rPr>
          <w:rFonts w:ascii="Times New Roman" w:hAnsi="Times New Roman" w:cs="Times New Roman"/>
          <w:sz w:val="24"/>
          <w:szCs w:val="24"/>
        </w:rPr>
        <w:t>eriod (top-right panel of Fig. 5</w:t>
      </w:r>
      <w:r w:rsidR="00CD4651">
        <w:rPr>
          <w:rFonts w:ascii="Times New Roman" w:hAnsi="Times New Roman" w:cs="Times New Roman"/>
          <w:sz w:val="24"/>
          <w:szCs w:val="24"/>
        </w:rPr>
        <w:t xml:space="preserve">).  </w:t>
      </w:r>
    </w:p>
    <w:p w14:paraId="6E97020F" w14:textId="0032725E"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A41FCB">
        <w:rPr>
          <w:rFonts w:ascii="Times New Roman" w:hAnsi="Times New Roman" w:cs="Times New Roman"/>
          <w:sz w:val="24"/>
          <w:szCs w:val="24"/>
        </w:rPr>
        <w:t>Fig. 6</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4B1D13">
        <w:rPr>
          <w:rFonts w:ascii="Times New Roman" w:hAnsi="Times New Roman" w:cs="Times New Roman"/>
          <w:sz w:val="24"/>
          <w:szCs w:val="24"/>
        </w:rPr>
        <w:t xml:space="preserve">average absolute </w:t>
      </w:r>
      <w:r w:rsidR="00D15787">
        <w:rPr>
          <w:rFonts w:ascii="Times New Roman" w:hAnsi="Times New Roman" w:cs="Times New Roman"/>
          <w:sz w:val="24"/>
          <w:szCs w:val="24"/>
        </w:rPr>
        <w:t>r</w:t>
      </w:r>
      <w:r w:rsidR="00CD4651">
        <w:rPr>
          <w:rFonts w:ascii="Times New Roman" w:hAnsi="Times New Roman" w:cs="Times New Roman"/>
          <w:sz w:val="24"/>
          <w:szCs w:val="24"/>
        </w:rPr>
        <w:t xml:space="preserve">elative error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output </w:t>
      </w:r>
      <w:r w:rsidR="004B1D13">
        <w:rPr>
          <w:rFonts w:ascii="Times New Roman" w:hAnsi="Times New Roman" w:cs="Times New Roman"/>
          <w:sz w:val="24"/>
          <w:szCs w:val="24"/>
        </w:rPr>
        <w:t>is generally less than 0.07</w:t>
      </w:r>
      <w:r w:rsidR="00CD4651">
        <w:rPr>
          <w:rFonts w:ascii="Times New Roman" w:hAnsi="Times New Roman" w:cs="Times New Roman"/>
          <w:sz w:val="24"/>
          <w:szCs w:val="24"/>
        </w:rPr>
        <w:t xml:space="preserve"> for all estimation models and all levels of true autocorrelation. 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All estimation models have a</w:t>
      </w:r>
      <w:r w:rsidR="003A149A">
        <w:rPr>
          <w:rFonts w:ascii="Times New Roman" w:hAnsi="Times New Roman" w:cs="Times New Roman"/>
          <w:sz w:val="24"/>
          <w:szCs w:val="24"/>
        </w:rPr>
        <w:t>n</w:t>
      </w:r>
      <w:r w:rsidR="004B1D13">
        <w:rPr>
          <w:rFonts w:ascii="Times New Roman" w:hAnsi="Times New Roman" w:cs="Times New Roman"/>
          <w:sz w:val="24"/>
          <w:szCs w:val="24"/>
        </w:rPr>
        <w:t xml:space="preserve"> AARE of 0.11 during the forecast period when recruitment is not autocorrelated, but when autocorrelation 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xml:space="preserve">) the “true” and “external” models have lower AARE (0.17-0.18 and 0.20-0.21) than the “zero” estimation model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w:t>
      </w:r>
      <w:r w:rsidR="00D15787">
        <w:rPr>
          <w:rFonts w:ascii="Times New Roman" w:hAnsi="Times New Roman" w:cs="Times New Roman"/>
          <w:sz w:val="24"/>
          <w:szCs w:val="24"/>
        </w:rPr>
        <w:lastRenderedPageBreak/>
        <w:t xml:space="preserve">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3236F515"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Fig. 7)</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model 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column “0.00” in </w:t>
      </w:r>
      <w:r w:rsidR="00A41FCB">
        <w:rPr>
          <w:rFonts w:ascii="Times New Roman" w:hAnsi="Times New Roman" w:cs="Times New Roman"/>
          <w:sz w:val="24"/>
          <w:szCs w:val="24"/>
        </w:rPr>
        <w:t>Fig. 7</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When autocorrelation is fixed at its true value</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For thi</w:t>
      </w:r>
      <w:r w:rsidR="0003401B">
        <w:rPr>
          <w:rFonts w:ascii="Times New Roman" w:hAnsi="Times New Roman" w:cs="Times New Roman"/>
          <w:sz w:val="24"/>
          <w:szCs w:val="24"/>
        </w:rPr>
        <w:t>s model, coverage is close to 20</w:t>
      </w:r>
      <w:r w:rsidR="00101CD3">
        <w:rPr>
          <w:rFonts w:ascii="Times New Roman" w:hAnsi="Times New Roman" w:cs="Times New Roman"/>
          <w:sz w:val="24"/>
          <w:szCs w:val="24"/>
        </w:rPr>
        <w:t xml:space="preserve">%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50% for the external estimation model when 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0.9.  We therefore conclude that external estimation has substantially improved forecast interval performance relative to the model that neglects autocorrelated recruitment.</w:t>
      </w:r>
    </w:p>
    <w:p w14:paraId="0164F562"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19266069" w14:textId="1051696A"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D519B7">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D519B7">
        <w:rPr>
          <w:rFonts w:ascii="Times New Roman" w:hAnsi="Times New Roman" w:cs="Times New Roman"/>
          <w:sz w:val="24"/>
          <w:szCs w:val="24"/>
        </w:rPr>
        <w:fldChar w:fldCharType="separate"/>
      </w:r>
      <w:r w:rsidR="00F56EDC" w:rsidRPr="00F56EDC">
        <w:rPr>
          <w:rFonts w:ascii="Times New Roman" w:hAnsi="Times New Roman" w:cs="Times New Roman"/>
          <w:sz w:val="24"/>
        </w:rPr>
        <w:t>(Stewart et al., 2013)</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704D4B46" w14:textId="7777777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D519B7">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D519B7">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 xml:space="preserve">(Thorson et al., </w:t>
      </w:r>
      <w:r w:rsidR="00F10192" w:rsidRPr="00F10192">
        <w:rPr>
          <w:rFonts w:ascii="Times New Roman" w:hAnsi="Times New Roman" w:cs="Times New Roman"/>
          <w:sz w:val="24"/>
        </w:rPr>
        <w:lastRenderedPageBreak/>
        <w:t>2014)</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D519B7">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D519B7">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604DAB6F" w14:textId="77777777"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commentRangeStart w:id="2"/>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3"/>
      <w:r w:rsidR="007F45C6">
        <w:rPr>
          <w:rFonts w:ascii="Times New Roman" w:hAnsi="Times New Roman" w:cs="Times New Roman"/>
          <w:sz w:val="24"/>
          <w:szCs w:val="24"/>
        </w:rPr>
        <w:t>median</w:t>
      </w:r>
      <w:commentRangeEnd w:id="3"/>
      <w:r w:rsidR="0048199B">
        <w:rPr>
          <w:rStyle w:val="CommentReference"/>
        </w:rPr>
        <w:commentReference w:id="3"/>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xml:space="preserve">.  </w:t>
      </w:r>
      <w:commentRangeEnd w:id="2"/>
      <w:r w:rsidR="00D46B9B">
        <w:rPr>
          <w:rStyle w:val="CommentReference"/>
        </w:rPr>
        <w:commentReference w:id="2"/>
      </w:r>
      <w:r w:rsidR="007F45C6">
        <w:rPr>
          <w:rFonts w:ascii="Times New Roman" w:hAnsi="Times New Roman" w:cs="Times New Roman"/>
          <w:sz w:val="24"/>
          <w:szCs w:val="24"/>
        </w:rPr>
        <w:t>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  </w:t>
      </w:r>
    </w:p>
    <w:p w14:paraId="1EB6B23E" w14:textId="77777777" w:rsidR="00144DE3"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D519B7">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D519B7">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p>
    <w:p w14:paraId="61E0C418" w14:textId="173473E2"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identify several useful avenues for future research</w:t>
      </w:r>
      <w:r w:rsidR="00907493">
        <w:rPr>
          <w:rFonts w:ascii="Times New Roman" w:hAnsi="Times New Roman" w:cs="Times New Roman"/>
          <w:sz w:val="24"/>
          <w:szCs w:val="24"/>
        </w:rPr>
        <w:t>:</w:t>
      </w:r>
    </w:p>
    <w:p w14:paraId="06CFC92E" w14:textId="77777777"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Lapace approximation </w:t>
      </w:r>
      <w:r w:rsidR="00D519B7"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D519B7"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D519B7"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D519B7"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D519B7"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D519B7"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14:paraId="6C6591DF" w14:textId="10F06014"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autocorrelated recruitment on harvest strategy performance when either estimating or ignoring autocorrelation.  </w:t>
      </w:r>
      <w:r w:rsidR="00DE260E">
        <w:rPr>
          <w:rFonts w:ascii="Times New Roman" w:hAnsi="Times New Roman" w:cs="Times New Roman"/>
          <w:sz w:val="24"/>
          <w:szCs w:val="24"/>
        </w:rPr>
        <w:t xml:space="preserve">Autocorrelated errors during forecast intervals are likely to impact the performance of different harvest strategies </w:t>
      </w:r>
      <w:r w:rsidR="00D519B7">
        <w:rPr>
          <w:rFonts w:ascii="Times New Roman" w:hAnsi="Times New Roman" w:cs="Times New Roman"/>
          <w:sz w:val="24"/>
          <w:szCs w:val="24"/>
        </w:rPr>
        <w:fldChar w:fldCharType="begin"/>
      </w:r>
      <w:r w:rsidR="00DE260E">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259,"uris":["http://zotero.org/users/251206/items/V9VJUDX2"],"uri":["http://zotero.org/users/251206/items/V9VJUDX2"],"itemData":{"id":259,"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D519B7">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D519B7">
        <w:rPr>
          <w:rFonts w:ascii="Times New Roman" w:hAnsi="Times New Roman" w:cs="Times New Roman"/>
          <w:sz w:val="24"/>
          <w:szCs w:val="24"/>
        </w:rPr>
        <w:fldChar w:fldCharType="end"/>
      </w:r>
      <w:r w:rsidR="00DE260E">
        <w:rPr>
          <w:rFonts w:ascii="Times New Roman" w:hAnsi="Times New Roman" w:cs="Times New Roman"/>
          <w:sz w:val="24"/>
          <w:szCs w:val="24"/>
        </w:rPr>
        <w:t>, but it remains unclear whether the magnitude of improvements from estimating autocorrelated recruitment ou</w:t>
      </w:r>
      <w:r w:rsidR="00E76181">
        <w:rPr>
          <w:rFonts w:ascii="Times New Roman" w:hAnsi="Times New Roman" w:cs="Times New Roman"/>
          <w:sz w:val="24"/>
          <w:szCs w:val="24"/>
        </w:rPr>
        <w:t>t</w:t>
      </w:r>
      <w:r w:rsidR="00DE260E">
        <w:rPr>
          <w:rFonts w:ascii="Times New Roman" w:hAnsi="Times New Roman" w:cs="Times New Roman"/>
          <w:sz w:val="24"/>
          <w:szCs w:val="24"/>
        </w:rPr>
        <w:t>weigh the additional complexity when developing and explaining the model.</w:t>
      </w:r>
    </w:p>
    <w:p w14:paraId="0F99FFA4" w14:textId="2B1FBF12"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sidR="00D519B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meb1vfd","properties":{"formattedCitation":"(Martell and Stewart, 2014; Thorson et al., In preparation)","plainCitation":"(Martell and Stewart, 2014; Thorson et al., In preparation)"},"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author":[{"family":"Thorson","given":"James T."},{"family":"Monnahan","given":"Cole"},{"family":"Cope","given":"Jason M."}],"issued":{"literal":"In preparation"}}}],"schema":"https://github.com/citation-style-language/schema/raw/master/csl-citation.json"} </w:instrText>
      </w:r>
      <w:r w:rsidR="00D519B7">
        <w:rPr>
          <w:rFonts w:ascii="Times New Roman" w:hAnsi="Times New Roman" w:cs="Times New Roman"/>
          <w:sz w:val="24"/>
          <w:szCs w:val="24"/>
        </w:rPr>
        <w:fldChar w:fldCharType="separate"/>
      </w:r>
      <w:r w:rsidRPr="00DE260E">
        <w:rPr>
          <w:rFonts w:ascii="Times New Roman" w:hAnsi="Times New Roman" w:cs="Times New Roman"/>
          <w:sz w:val="24"/>
        </w:rPr>
        <w:t>(Martell and Stewart, 2014; Thorson et al., In preparation)</w:t>
      </w:r>
      <w:r w:rsidR="00D519B7">
        <w:rPr>
          <w:rFonts w:ascii="Times New Roman" w:hAnsi="Times New Roman" w:cs="Times New Roman"/>
          <w:sz w:val="24"/>
          <w:szCs w:val="24"/>
        </w:rPr>
        <w:fldChar w:fldCharType="end"/>
      </w:r>
      <w:r>
        <w:rPr>
          <w:rFonts w:ascii="Times New Roman" w:hAnsi="Times New Roman" w:cs="Times New Roman"/>
          <w:sz w:val="24"/>
          <w:szCs w:val="24"/>
        </w:rPr>
        <w:t xml:space="preserve">.  These processes (e.g., time-varying growth) could affect the interpretation of length composition samples, so neglecting time-varying growth could in some cases appear as autocorrelated recruitment.  We </w:t>
      </w:r>
      <w:r w:rsidR="00E76181">
        <w:rPr>
          <w:rFonts w:ascii="Times New Roman" w:hAnsi="Times New Roman" w:cs="Times New Roman"/>
          <w:sz w:val="24"/>
          <w:szCs w:val="24"/>
        </w:rPr>
        <w:t>did</w:t>
      </w:r>
      <w:r>
        <w:rPr>
          <w:rFonts w:ascii="Times New Roman" w:hAnsi="Times New Roman" w:cs="Times New Roman"/>
          <w:sz w:val="24"/>
          <w:szCs w:val="24"/>
        </w:rPr>
        <w:t xml:space="preserve"> not </w:t>
      </w:r>
      <w:r w:rsidR="00E76181">
        <w:rPr>
          <w:rFonts w:ascii="Times New Roman" w:hAnsi="Times New Roman" w:cs="Times New Roman"/>
          <w:sz w:val="24"/>
          <w:szCs w:val="24"/>
        </w:rPr>
        <w:t>explore</w:t>
      </w:r>
      <w:r>
        <w:rPr>
          <w:rFonts w:ascii="Times New Roman" w:hAnsi="Times New Roman" w:cs="Times New Roman"/>
          <w:sz w:val="24"/>
          <w:szCs w:val="24"/>
        </w:rPr>
        <w:t xml:space="preserve">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14:paraId="21F0F226"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33865ECB"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44EF540F"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external” estimation will likely result in better performance when estimating the magnitude of autocorrelated recruitment when estimation is based on penalized likelihood.</w:t>
      </w:r>
      <w:r w:rsidR="00C0506A">
        <w:rPr>
          <w:rFonts w:ascii="Times New Roman" w:hAnsi="Times New Roman" w:cs="Times New Roman"/>
          <w:sz w:val="24"/>
          <w:szCs w:val="24"/>
        </w:rPr>
        <w:t xml:space="preserve"> The estimation of ρ appears to be most important for the forecast period as bias and precision </w:t>
      </w:r>
      <w:r w:rsidR="00C0506A">
        <w:rPr>
          <w:rFonts w:ascii="Times New Roman" w:hAnsi="Times New Roman" w:cs="Times New Roman"/>
          <w:sz w:val="24"/>
          <w:szCs w:val="24"/>
        </w:rPr>
        <w:lastRenderedPageBreak/>
        <w:t xml:space="preserve">were similar among misspecified and correctly specified models for the estimation period. Consequently, future research may wish to focus on obtaining the best external estimate of ρ possible, especially if forecasts are performed outside of the stock assessment model. </w:t>
      </w:r>
      <w:r w:rsidR="00B04894">
        <w:rPr>
          <w:rFonts w:ascii="Times New Roman" w:hAnsi="Times New Roman" w:cs="Times New Roman"/>
          <w:sz w:val="24"/>
          <w:szCs w:val="24"/>
        </w:rPr>
        <w:t xml:space="preserve">Unfortunately, it does not appear that even the best estimate of ρ (i.e., the truth) leads to accurate forecast coverage for the first ten years of the forecast period when autocorrelation is high. Therefore, progress towards rebuilding within 10 years for stocks likely to have autorcorrelated recruitment may need to be reevaluated. </w:t>
      </w:r>
    </w:p>
    <w:p w14:paraId="63EF25DC"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688C544B"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6A8AA63F"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6418B965"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238D30DC"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39401FA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nderson, S. C., Monnahan,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Plos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C0AA16E"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6EDFE468"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Groundfish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Aquat</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1E4A55E8"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aylock, J., Mood, M., Hulson, P.-J.F., 2015. Simulation testing the robustness of stock assessment models to error: some results from the ICES strategic initiative on stock assessment methods. ICES J. Mar. Sci. 72, 19-30.</w:t>
      </w:r>
    </w:p>
    <w:p w14:paraId="24CE5CF4"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1BD0D4E9"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84A112"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ulson, P-J.</w:t>
      </w:r>
      <w:r w:rsidR="00A94E4B" w:rsidRPr="00DD6BFB">
        <w:rPr>
          <w:rFonts w:ascii="Times New Roman" w:hAnsi="Times New Roman" w:cs="Times New Roman"/>
          <w:sz w:val="24"/>
          <w:szCs w:val="24"/>
        </w:rPr>
        <w:t>F., Hanselman,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3C2412BF" w14:textId="77777777" w:rsidR="00194451" w:rsidRDefault="00A94E4B">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4EEFEFBE"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65CD3B5D" w14:textId="77777777" w:rsidR="00E350F2" w:rsidRPr="00183512" w:rsidRDefault="00CE7D31" w:rsidP="00183512">
      <w:pPr>
        <w:spacing w:after="0" w:line="240" w:lineRule="auto"/>
        <w:ind w:left="720" w:hanging="720"/>
        <w:jc w:val="both"/>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0D6B5BD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AAF2703"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5C788B1C"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Neubauer,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177D9607"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47F150C0"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0FB3B729"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7C865876"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Schirripa, M.</w:t>
      </w:r>
      <w:r w:rsidR="00A94E4B" w:rsidRPr="00DD6BFB">
        <w:rPr>
          <w:rFonts w:ascii="Times New Roman" w:hAnsi="Times New Roman" w:cs="Times New Roman"/>
          <w:sz w:val="24"/>
          <w:szCs w:val="24"/>
        </w:rPr>
        <w:t xml:space="preserve">J., Goodyear, C.P., </w:t>
      </w:r>
      <w:r>
        <w:rPr>
          <w:rFonts w:ascii="Times New Roman" w:hAnsi="Times New Roman" w:cs="Times New Roman"/>
          <w:sz w:val="24"/>
          <w:szCs w:val="24"/>
        </w:rPr>
        <w:t>Metho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48FCAC6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206E462E"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doi: 10.1139/c</w:t>
      </w:r>
      <w:r w:rsidR="00CE7D31">
        <w:rPr>
          <w:rFonts w:ascii="Times New Roman" w:hAnsi="Times New Roman" w:cs="Times New Roman"/>
          <w:sz w:val="24"/>
          <w:szCs w:val="24"/>
        </w:rPr>
        <w:t>jfas-2013-0645</w:t>
      </w:r>
    </w:p>
    <w:p w14:paraId="418721FC"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Venables,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Verlag.</w:t>
      </w:r>
    </w:p>
    <w:p w14:paraId="782FA120"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Vert-pre, K.A, Amoroso, R.O., Jensen, O.P., Hilborn,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56454DFF"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3BCE15C4" w14:textId="77777777" w:rsidR="00194451" w:rsidRDefault="00A94E4B">
      <w:pPr>
        <w:tabs>
          <w:tab w:val="left" w:pos="360"/>
        </w:tabs>
        <w:spacing w:after="0" w:line="240" w:lineRule="auto"/>
        <w:jc w:val="both"/>
        <w:rPr>
          <w:rFonts w:ascii="Times New Roman" w:hAnsi="Times New Roman" w:cs="Times New Roman"/>
          <w:sz w:val="24"/>
          <w:szCs w:val="24"/>
        </w:rPr>
      </w:pPr>
      <w:bookmarkStart w:id="4" w:name="_Ref423608070"/>
      <w:bookmarkStart w:id="5" w:name="_Ref423608052"/>
      <w:r w:rsidRPr="00DD6BFB">
        <w:rPr>
          <w:rFonts w:ascii="Times New Roman" w:hAnsi="Times New Roman" w:cs="Times New Roman"/>
          <w:sz w:val="24"/>
          <w:szCs w:val="24"/>
        </w:rPr>
        <w:lastRenderedPageBreak/>
        <w:t xml:space="preserve">Table </w:t>
      </w:r>
      <w:r w:rsidR="005A570D">
        <w:fldChar w:fldCharType="begin"/>
      </w:r>
      <w:r w:rsidR="005A570D">
        <w:instrText xml:space="preserve"> SEQ Table \* ARABIC  \* MERGEFORMAT </w:instrText>
      </w:r>
      <w:r w:rsidR="005A570D">
        <w:fldChar w:fldCharType="separate"/>
      </w:r>
      <w:r w:rsidRPr="00DD6BFB">
        <w:rPr>
          <w:rFonts w:ascii="Times New Roman" w:hAnsi="Times New Roman" w:cs="Times New Roman"/>
          <w:noProof/>
          <w:sz w:val="24"/>
          <w:szCs w:val="24"/>
        </w:rPr>
        <w:t>1</w:t>
      </w:r>
      <w:r w:rsidR="005A570D">
        <w:rPr>
          <w:rFonts w:ascii="Times New Roman" w:hAnsi="Times New Roman" w:cs="Times New Roman"/>
          <w:noProof/>
          <w:sz w:val="24"/>
          <w:szCs w:val="24"/>
        </w:rPr>
        <w:fldChar w:fldCharType="end"/>
      </w:r>
      <w:bookmarkEnd w:id="4"/>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5"/>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44C5A500"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6C25C9C8"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00BAE5BC"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1D0C1C5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74A6F9AF"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557E2C9"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6D57BAF4"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59AC0731"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379CDA0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17647E8F" w14:textId="3C101EEA"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E030CB7"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7A3DA4A"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03FA153D"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C0D7C29"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1C60F0D0"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3A61F29"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60BA85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6" w:name="RANGE!A2:E13"/>
            <w:r w:rsidRPr="00DD6BFB">
              <w:rPr>
                <w:rFonts w:ascii="Times New Roman" w:eastAsia="Times New Roman" w:hAnsi="Times New Roman" w:cs="Times New Roman"/>
                <w:b w:val="0"/>
                <w:color w:val="000000"/>
                <w:sz w:val="24"/>
                <w:szCs w:val="24"/>
              </w:rPr>
              <w:t>L</w:t>
            </w:r>
            <w:bookmarkEnd w:id="6"/>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6844EB1D"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36FCA08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4A6876D" w14:textId="6E3A9966"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7E32CC0"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7065B7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9EE8E9C"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0FE1D5FC"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65DAD9D2" w14:textId="591BC933" w:rsidR="00A94E4B" w:rsidRPr="00DD6BFB" w:rsidRDefault="00E76181"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7C84907D"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13884F7"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7051A895"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07BD467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0344ABEF" w14:textId="1A02A024"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0FAA4407"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4A8131D"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3EF1E1C7"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606F698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2D2F6E61" w14:textId="2132166A" w:rsidR="00A94E4B" w:rsidRPr="00DD6BFB" w:rsidRDefault="00E76181" w:rsidP="00E7618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ED3ABF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2006A48"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34FA064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76D09003"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3A31AD57" w14:textId="4E7BD12B" w:rsidR="00381494"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55FA321"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978CF8A"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6ABEAC6F"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2FEA0D3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4109F09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2EEB4E3F"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101ED66"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31FD35AD"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A00FC99"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72E74FBF"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6F8DD8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1425841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7E49C2A4"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6EBD0EAD"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65E901D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AEA24F2"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457CCB4"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3754D98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4D28E19C"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3463FCE8"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EE1FF71"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39861DC"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07EEF7D6"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75A68815"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0BF887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07FE29D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5F1141DA"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3418440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21F78A3B"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307EB54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2ED04C7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C97A892"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212ABADD"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7F4F713F"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25B86A3C"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F8EA5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811AAA7"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28CC781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728301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6BCA00D4"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CEA455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5E6B1E21"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4E6FB20D"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0E834D"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7DCFEDFF"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EC0038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2734EF6"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0CA8EEDD"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7E0504D"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37586C6"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EF63EA2"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753B186"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20CE41F7"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23C563DE"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66950BE5"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10B4EDE3"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7CDC303"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3BBF352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3167556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64439B9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0816E4E0"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71571CD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35F98E04"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3DDB4518" wp14:editId="1FF671E1">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41C9EE51"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519B7"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D519B7"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D519B7"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7AC88279"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79424F1E" w14:textId="77777777" w:rsidR="00FA358C" w:rsidRDefault="00DA2055">
      <w:pPr>
        <w:tabs>
          <w:tab w:val="left" w:pos="360"/>
        </w:tabs>
        <w:spacing w:after="0" w:line="240" w:lineRule="auto"/>
        <w:contextualSpacing/>
        <w:jc w:val="both"/>
        <w:rPr>
          <w:rFonts w:ascii="Times New Roman" w:hAnsi="Times New Roman" w:cs="Times New Roman"/>
          <w:b/>
          <w:sz w:val="24"/>
          <w:szCs w:val="24"/>
        </w:rPr>
      </w:pPr>
      <w:r w:rsidRPr="00DA2055">
        <w:rPr>
          <w:rFonts w:ascii="Times New Roman" w:hAnsi="Times New Roman" w:cs="Times New Roman"/>
          <w:b/>
          <w:noProof/>
          <w:sz w:val="24"/>
          <w:szCs w:val="24"/>
          <w:lang w:val="en-GB" w:eastAsia="en-GB"/>
        </w:rPr>
        <w:lastRenderedPageBreak/>
        <w:drawing>
          <wp:inline distT="0" distB="0" distL="0" distR="0" wp14:anchorId="4C7B7524" wp14:editId="3749CCF5">
            <wp:extent cx="5943600" cy="4572000"/>
            <wp:effectExtent l="0" t="0" r="0" b="0"/>
            <wp:docPr id="7" name="Picture 7"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7FE23924"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7" w:name="_Ref433344400"/>
      <w:bookmarkStart w:id="8"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r w:rsidR="005A570D">
        <w:fldChar w:fldCharType="begin"/>
      </w:r>
      <w:r w:rsidR="005A570D">
        <w:instrText xml:space="preserve"> SEQ Figure \* ARABIC  \* MERGEFORMAT </w:instrText>
      </w:r>
      <w:r w:rsidR="005A570D">
        <w:fldChar w:fldCharType="separate"/>
      </w:r>
      <w:r w:rsidR="001E2F38">
        <w:rPr>
          <w:rFonts w:ascii="Times New Roman" w:hAnsi="Times New Roman" w:cs="Times New Roman"/>
          <w:noProof/>
          <w:sz w:val="24"/>
          <w:szCs w:val="24"/>
        </w:rPr>
        <w:t>2</w:t>
      </w:r>
      <w:r w:rsidR="005A570D">
        <w:rPr>
          <w:rFonts w:ascii="Times New Roman" w:hAnsi="Times New Roman" w:cs="Times New Roman"/>
          <w:noProof/>
          <w:sz w:val="24"/>
          <w:szCs w:val="24"/>
        </w:rPr>
        <w:fldChar w:fldCharType="end"/>
      </w:r>
      <w:bookmarkEnd w:id="7"/>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8"/>
    </w:p>
    <w:p w14:paraId="24B7150A"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1EAED6F5" w14:textId="77777777" w:rsidR="00FA358C" w:rsidRDefault="005E750A" w:rsidP="005E750A">
      <w:pPr>
        <w:tabs>
          <w:tab w:val="left" w:pos="360"/>
        </w:tabs>
        <w:spacing w:line="240" w:lineRule="auto"/>
        <w:rPr>
          <w:rFonts w:ascii="Times New Roman" w:hAnsi="Times New Roman" w:cs="Times New Roman"/>
          <w:sz w:val="24"/>
          <w:szCs w:val="24"/>
        </w:rPr>
      </w:pPr>
      <w:r w:rsidRPr="005E750A">
        <w:rPr>
          <w:rFonts w:ascii="Times New Roman" w:hAnsi="Times New Roman" w:cs="Times New Roman"/>
          <w:noProof/>
          <w:sz w:val="24"/>
          <w:szCs w:val="24"/>
          <w:lang w:val="en-GB" w:eastAsia="en-GB"/>
        </w:rPr>
        <w:lastRenderedPageBreak/>
        <w:drawing>
          <wp:inline distT="0" distB="0" distL="0" distR="0" wp14:anchorId="2548958B" wp14:editId="6C9DB45C">
            <wp:extent cx="7315200" cy="3204210"/>
            <wp:effectExtent l="0" t="0" r="0" b="0"/>
            <wp:docPr id="4" name="Picture 4"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347942EE" w14:textId="68BF9973" w:rsidR="00FA358C" w:rsidRDefault="00F80C10" w:rsidP="00F6419B">
      <w:pPr>
        <w:tabs>
          <w:tab w:val="left" w:pos="360"/>
        </w:tabs>
        <w:spacing w:after="0" w:line="240" w:lineRule="auto"/>
        <w:jc w:val="both"/>
        <w:rPr>
          <w:rFonts w:ascii="Times New Roman" w:hAnsi="Times New Roman" w:cs="Times New Roman"/>
          <w:sz w:val="24"/>
          <w:szCs w:val="24"/>
        </w:rPr>
      </w:pPr>
      <w:bookmarkStart w:id="9" w:name="_Ref433344308"/>
      <w:bookmarkStart w:id="10" w:name="_Ref435512326"/>
      <w:r>
        <w:rPr>
          <w:rFonts w:ascii="Times New Roman" w:hAnsi="Times New Roman" w:cs="Times New Roman"/>
          <w:sz w:val="24"/>
          <w:szCs w:val="24"/>
        </w:rPr>
        <w:t xml:space="preserve">Fig. </w:t>
      </w:r>
      <w:r w:rsidR="005A570D">
        <w:fldChar w:fldCharType="begin"/>
      </w:r>
      <w:r w:rsidR="005A570D">
        <w:instrText xml:space="preserve"> SEQ Figure \* ARABIC  \* MERGEFORMAT  \* MERGEFORMAT </w:instrText>
      </w:r>
      <w:r w:rsidR="005A570D">
        <w:fldChar w:fldCharType="separate"/>
      </w:r>
      <w:r>
        <w:rPr>
          <w:rFonts w:ascii="Times New Roman" w:hAnsi="Times New Roman" w:cs="Times New Roman"/>
          <w:noProof/>
          <w:sz w:val="24"/>
          <w:szCs w:val="24"/>
        </w:rPr>
        <w:t>3</w:t>
      </w:r>
      <w:r w:rsidR="005A570D">
        <w:rPr>
          <w:rFonts w:ascii="Times New Roman" w:hAnsi="Times New Roman" w:cs="Times New Roman"/>
          <w:noProof/>
          <w:sz w:val="24"/>
          <w:szCs w:val="24"/>
        </w:rPr>
        <w:fldChar w:fldCharType="end"/>
      </w:r>
      <w:bookmarkEnd w:id="9"/>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E76181">
        <w:rPr>
          <w:rFonts w:ascii="Times New Roman" w:hAnsi="Times New Roman" w:cs="Times New Roman"/>
          <w:sz w:val="24"/>
          <w:szCs w:val="24"/>
        </w:rPr>
        <w:t xml:space="preserve">estimated as a fixed effect within Stock Synthesis simultaneously with other parameter estimation (“internal”; </w:t>
      </w:r>
      <w:r>
        <w:rPr>
          <w:rFonts w:ascii="Times New Roman" w:hAnsi="Times New Roman" w:cs="Times New Roman"/>
          <w:sz w:val="24"/>
          <w:szCs w:val="24"/>
        </w:rPr>
        <w:t xml:space="preserve">top row) and (ii) </w:t>
      </w:r>
      <w:r w:rsidR="00E76181">
        <w:rPr>
          <w:rFonts w:ascii="Times New Roman" w:hAnsi="Times New Roman" w:cs="Times New Roman"/>
          <w:sz w:val="24"/>
          <w:szCs w:val="24"/>
        </w:rPr>
        <w:t xml:space="preserve">calculated as the sample autocorrelation of recruitment deviations estimated in Stock Synthesis </w:t>
      </w:r>
      <w:r w:rsidR="006D51EB">
        <w:rPr>
          <w:rFonts w:ascii="Times New Roman" w:hAnsi="Times New Roman" w:cs="Times New Roman"/>
          <w:sz w:val="24"/>
          <w:szCs w:val="24"/>
        </w:rPr>
        <w:t xml:space="preserve">when </w:t>
      </w:r>
      <w:r w:rsidR="006D51EB" w:rsidRPr="00D13000">
        <w:rPr>
          <w:rFonts w:ascii="Times New Roman" w:hAnsi="Times New Roman" w:cs="Times New Roman"/>
          <w:i/>
          <w:sz w:val="24"/>
          <w:szCs w:val="24"/>
        </w:rPr>
        <w:sym w:font="Symbol" w:char="F072"/>
      </w:r>
      <w:r w:rsidR="006D51EB">
        <w:rPr>
          <w:rFonts w:ascii="Times New Roman" w:hAnsi="Times New Roman" w:cs="Times New Roman"/>
          <w:sz w:val="24"/>
          <w:szCs w:val="24"/>
        </w:rPr>
        <w:t xml:space="preserve"> is fixed at zero </w:t>
      </w:r>
      <w:r w:rsidR="00E76181">
        <w:rPr>
          <w:rFonts w:ascii="Times New Roman" w:hAnsi="Times New Roman" w:cs="Times New Roman"/>
          <w:sz w:val="24"/>
          <w:szCs w:val="24"/>
        </w:rPr>
        <w:t>(“</w:t>
      </w:r>
      <w:r w:rsidR="006D51EB">
        <w:rPr>
          <w:rFonts w:ascii="Times New Roman" w:hAnsi="Times New Roman" w:cs="Times New Roman"/>
          <w:sz w:val="24"/>
          <w:szCs w:val="24"/>
        </w:rPr>
        <w:t>zero_ext</w:t>
      </w:r>
      <w:r w:rsidR="00E76181">
        <w:rPr>
          <w:rFonts w:ascii="Times New Roman" w:hAnsi="Times New Roman" w:cs="Times New Roman"/>
          <w:sz w:val="24"/>
          <w:szCs w:val="24"/>
        </w:rPr>
        <w:t>”</w:t>
      </w:r>
      <w:r w:rsidR="006D51EB">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10"/>
    </w:p>
    <w:p w14:paraId="2B097AB4" w14:textId="77777777"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14:paraId="25B527DB" w14:textId="77777777" w:rsidR="00720CEE" w:rsidRDefault="00720CEE">
      <w:pPr>
        <w:rPr>
          <w:rFonts w:ascii="Times New Roman" w:hAnsi="Times New Roman" w:cs="Times New Roman"/>
          <w:sz w:val="24"/>
          <w:szCs w:val="24"/>
        </w:rPr>
      </w:pPr>
    </w:p>
    <w:p w14:paraId="31C6B595" w14:textId="77777777"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lang w:val="en-GB" w:eastAsia="en-GB"/>
        </w:rPr>
        <w:drawing>
          <wp:inline distT="0" distB="0" distL="0" distR="0" wp14:anchorId="791D1678" wp14:editId="6BF3ECE8">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2F30D15F" w14:textId="46BA0B9C" w:rsidR="00720CEE" w:rsidRDefault="00720CEE">
      <w:pPr>
        <w:rPr>
          <w:rFonts w:ascii="Times New Roman" w:hAnsi="Times New Roman" w:cs="Times New Roman"/>
          <w:sz w:val="24"/>
          <w:szCs w:val="24"/>
        </w:rPr>
      </w:pPr>
      <w:r>
        <w:rPr>
          <w:rFonts w:ascii="Times New Roman" w:hAnsi="Times New Roman" w:cs="Times New Roman"/>
          <w:sz w:val="24"/>
          <w:szCs w:val="24"/>
        </w:rPr>
        <w:t>Fig. 4 --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from the “</w:t>
      </w:r>
      <w:r w:rsidR="006D51EB">
        <w:rPr>
          <w:rFonts w:ascii="Times New Roman" w:hAnsi="Times New Roman" w:cs="Times New Roman"/>
          <w:sz w:val="24"/>
          <w:szCs w:val="24"/>
        </w:rPr>
        <w:t>external</w:t>
      </w:r>
      <w:r>
        <w:rPr>
          <w:rFonts w:ascii="Times New Roman" w:hAnsi="Times New Roman" w:cs="Times New Roman"/>
          <w:sz w:val="24"/>
          <w:szCs w:val="24"/>
        </w:rPr>
        <w:t xml:space="preserve">” estimation scenario, where it is calculated as the sample autocorrelation of recruitment deviations estimated in Stock Synthesis, for six levels of recruitment autocorrelation (columns) and three different starting years for fishery length and age-composition samples. The dashed red line illustrates the true level of autocorrelation, while the black shaded area is a histogram representing the simulation distribution for each scenario and estimation model. </w:t>
      </w:r>
    </w:p>
    <w:p w14:paraId="7EDD04D9" w14:textId="77777777" w:rsidR="00381494" w:rsidRDefault="00381494">
      <w:pPr>
        <w:tabs>
          <w:tab w:val="left" w:pos="360"/>
        </w:tabs>
        <w:spacing w:after="0" w:line="240" w:lineRule="auto"/>
        <w:jc w:val="both"/>
        <w:rPr>
          <w:rFonts w:ascii="Times New Roman" w:hAnsi="Times New Roman" w:cs="Times New Roman"/>
          <w:sz w:val="24"/>
          <w:szCs w:val="24"/>
        </w:rPr>
      </w:pPr>
    </w:p>
    <w:p w14:paraId="000FE2C9" w14:textId="77777777" w:rsidR="00720CEE" w:rsidRDefault="00720CEE">
      <w:pPr>
        <w:tabs>
          <w:tab w:val="left" w:pos="360"/>
        </w:tabs>
        <w:spacing w:after="0" w:line="240" w:lineRule="auto"/>
        <w:jc w:val="both"/>
        <w:rPr>
          <w:rFonts w:ascii="Times New Roman" w:hAnsi="Times New Roman" w:cs="Times New Roman"/>
          <w:sz w:val="24"/>
          <w:szCs w:val="24"/>
        </w:rPr>
        <w:sectPr w:rsidR="00720CEE" w:rsidSect="00381494">
          <w:pgSz w:w="15840" w:h="12240" w:orient="landscape"/>
          <w:pgMar w:top="1440" w:right="1440" w:bottom="1440" w:left="1440" w:header="720" w:footer="720" w:gutter="0"/>
          <w:lnNumType w:countBy="1" w:restart="continuous"/>
          <w:cols w:space="720"/>
          <w:docGrid w:linePitch="360"/>
        </w:sectPr>
      </w:pPr>
    </w:p>
    <w:p w14:paraId="7C7BE67F"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2667F0">
        <w:rPr>
          <w:rFonts w:ascii="Times New Roman" w:hAnsi="Times New Roman" w:cs="Times New Roman"/>
          <w:noProof/>
          <w:sz w:val="24"/>
          <w:szCs w:val="24"/>
          <w:lang w:val="en-GB" w:eastAsia="en-GB"/>
        </w:rPr>
        <w:drawing>
          <wp:inline distT="0" distB="0" distL="0" distR="0" wp14:anchorId="07D46F1B" wp14:editId="7BB704CB">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3846A028"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11" w:name="_Ref433344286"/>
      <w:bookmarkStart w:id="12"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11"/>
      <w:bookmarkEnd w:id="12"/>
      <w:r w:rsidR="00573DA0">
        <w:rPr>
          <w:rFonts w:ascii="Times New Roman" w:hAnsi="Times New Roman" w:cs="Times New Roman"/>
          <w:sz w:val="24"/>
          <w:szCs w:val="24"/>
        </w:rPr>
        <w:t xml:space="preserve"> 5</w:t>
      </w:r>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087AF620"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7040EA10" w14:textId="77777777" w:rsidR="00A94E4B" w:rsidRPr="00DD6BFB" w:rsidRDefault="005E750A" w:rsidP="00384B61">
      <w:pPr>
        <w:tabs>
          <w:tab w:val="left" w:pos="360"/>
        </w:tabs>
        <w:spacing w:after="0" w:line="480" w:lineRule="auto"/>
        <w:jc w:val="both"/>
        <w:rPr>
          <w:rFonts w:ascii="Times New Roman" w:hAnsi="Times New Roman" w:cs="Times New Roman"/>
          <w:sz w:val="24"/>
          <w:szCs w:val="24"/>
        </w:rPr>
      </w:pPr>
      <w:r w:rsidRPr="005E750A">
        <w:rPr>
          <w:rFonts w:ascii="Times New Roman" w:hAnsi="Times New Roman" w:cs="Times New Roman"/>
          <w:noProof/>
          <w:sz w:val="24"/>
          <w:szCs w:val="24"/>
          <w:lang w:val="en-GB" w:eastAsia="en-GB"/>
        </w:rPr>
        <w:drawing>
          <wp:inline distT="0" distB="0" distL="0" distR="0" wp14:anchorId="373FE379" wp14:editId="29065906">
            <wp:extent cx="8229600" cy="5486400"/>
            <wp:effectExtent l="0" t="0" r="0" b="0"/>
            <wp:docPr id="5" name="Picture 5" descr="C:\Users\James.Thorson\Desktop\Project_git\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ts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056049BF" w14:textId="77777777" w:rsidR="00381494" w:rsidRDefault="00A94E4B" w:rsidP="00020974">
      <w:pPr>
        <w:tabs>
          <w:tab w:val="left" w:pos="360"/>
        </w:tabs>
        <w:spacing w:after="0" w:line="240" w:lineRule="auto"/>
        <w:jc w:val="both"/>
        <w:rPr>
          <w:rFonts w:ascii="Times New Roman" w:hAnsi="Times New Roman" w:cs="Times New Roman"/>
          <w:sz w:val="24"/>
          <w:szCs w:val="24"/>
        </w:rPr>
      </w:pPr>
      <w:bookmarkStart w:id="13" w:name="_Ref433353029"/>
      <w:bookmarkStart w:id="14"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3"/>
      <w:r w:rsidR="00CD4651">
        <w:rPr>
          <w:rFonts w:ascii="Times New Roman" w:hAnsi="Times New Roman" w:cs="Times New Roman"/>
          <w:sz w:val="24"/>
          <w:szCs w:val="24"/>
        </w:rPr>
        <w:t xml:space="preserve"> </w:t>
      </w:r>
      <w:bookmarkEnd w:id="14"/>
      <w:r w:rsidR="00573DA0">
        <w:rPr>
          <w:rFonts w:ascii="Times New Roman" w:hAnsi="Times New Roman" w:cs="Times New Roman"/>
          <w:sz w:val="24"/>
          <w:szCs w:val="24"/>
        </w:rPr>
        <w:t>6</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14:paraId="59F9E772" w14:textId="77777777"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14:paraId="6330F00E" w14:textId="77777777" w:rsidR="00A94E4B" w:rsidRPr="00DD6BFB" w:rsidRDefault="005E750A" w:rsidP="00384B61">
      <w:pPr>
        <w:tabs>
          <w:tab w:val="left" w:pos="360"/>
        </w:tabs>
        <w:spacing w:after="0" w:line="480" w:lineRule="auto"/>
        <w:jc w:val="both"/>
        <w:rPr>
          <w:rFonts w:ascii="Times New Roman" w:hAnsi="Times New Roman" w:cs="Times New Roman"/>
          <w:noProof/>
          <w:sz w:val="24"/>
          <w:szCs w:val="24"/>
        </w:rPr>
      </w:pPr>
      <w:r w:rsidRPr="005E750A">
        <w:rPr>
          <w:rFonts w:ascii="Times New Roman" w:hAnsi="Times New Roman" w:cs="Times New Roman"/>
          <w:noProof/>
          <w:sz w:val="24"/>
          <w:szCs w:val="24"/>
          <w:lang w:val="en-GB" w:eastAsia="en-GB"/>
        </w:rPr>
        <w:lastRenderedPageBreak/>
        <w:drawing>
          <wp:inline distT="0" distB="0" distL="0" distR="0" wp14:anchorId="7391FA44" wp14:editId="423B00A8">
            <wp:extent cx="8229600" cy="5486400"/>
            <wp:effectExtent l="0" t="0" r="0" b="0"/>
            <wp:docPr id="8" name="Picture 8"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67763BA6" w14:textId="77777777" w:rsidR="00FA358C" w:rsidRDefault="00A94E4B" w:rsidP="00F6419B">
      <w:pPr>
        <w:tabs>
          <w:tab w:val="left" w:pos="360"/>
        </w:tabs>
        <w:spacing w:after="0" w:line="240" w:lineRule="auto"/>
        <w:jc w:val="both"/>
      </w:pPr>
      <w:bookmarkStart w:id="15" w:name="_Ref433345167"/>
      <w:bookmarkStart w:id="16"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5"/>
      <w:r w:rsidR="00CD4651">
        <w:rPr>
          <w:rFonts w:ascii="Times New Roman" w:hAnsi="Times New Roman" w:cs="Times New Roman"/>
          <w:sz w:val="24"/>
          <w:szCs w:val="24"/>
        </w:rPr>
        <w:t xml:space="preserve"> </w:t>
      </w:r>
      <w:bookmarkEnd w:id="16"/>
      <w:r w:rsidR="00573DA0">
        <w:rPr>
          <w:rFonts w:ascii="Times New Roman" w:hAnsi="Times New Roman" w:cs="Times New Roman"/>
          <w:sz w:val="24"/>
          <w:szCs w:val="24"/>
        </w:rPr>
        <w:t>7</w:t>
      </w:r>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r w:rsidR="00DD373E">
        <w:rPr>
          <w:rFonts w:ascii="Times New Roman" w:hAnsi="Times New Roman" w:cs="Times New Roman"/>
          <w:sz w:val="24"/>
          <w:szCs w:val="24"/>
        </w:rPr>
        <w:t>.</w:t>
      </w:r>
      <w:r w:rsidR="00B51642">
        <w:rPr>
          <w:rFonts w:ascii="Times New Roman" w:hAnsi="Times New Roman" w:cs="Times New Roman"/>
          <w:sz w:val="24"/>
          <w:szCs w:val="24"/>
        </w:rPr>
        <w:t xml:space="preserve"> </w:t>
      </w:r>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imothy" w:date="2015-11-19T20:16:00Z" w:initials="TJ">
    <w:p w14:paraId="6C9513E8" w14:textId="77777777" w:rsidR="002667F0" w:rsidRDefault="002667F0">
      <w:pPr>
        <w:pStyle w:val="CommentText"/>
      </w:pPr>
      <w:bookmarkStart w:id="1" w:name="_GoBack"/>
      <w:bookmarkEnd w:id="1"/>
      <w:r>
        <w:rPr>
          <w:rStyle w:val="CommentReference"/>
        </w:rPr>
        <w:annotationRef/>
      </w:r>
      <w:r>
        <w:t>This reference is now only used for sensitivity analyses, should it still be kept in given it is not actively used (brought up by Liz)?</w:t>
      </w:r>
    </w:p>
    <w:p w14:paraId="2E29942F" w14:textId="77777777" w:rsidR="002667F0" w:rsidRDefault="002667F0">
      <w:pPr>
        <w:pStyle w:val="CommentText"/>
      </w:pPr>
      <w:r>
        <w:t>Find sardine reference instead.</w:t>
      </w:r>
    </w:p>
  </w:comment>
  <w:comment w:id="3" w:author="Punt, Andre (O&amp;A, Hobart)" w:date="2015-10-27T10:31:00Z" w:initials="PA(H">
    <w:p w14:paraId="0C268DF1" w14:textId="77777777" w:rsidR="002667F0" w:rsidRDefault="002667F0">
      <w:pPr>
        <w:pStyle w:val="CommentText"/>
      </w:pPr>
      <w:r>
        <w:rPr>
          <w:rStyle w:val="CommentReference"/>
        </w:rPr>
        <w:annotationRef/>
      </w:r>
      <w:r>
        <w:t>Not true except when calculating TMIN</w:t>
      </w:r>
    </w:p>
  </w:comment>
  <w:comment w:id="2" w:author="Timothy" w:date="2016-01-24T17:57:00Z" w:initials="TJ">
    <w:p w14:paraId="3E20193D" w14:textId="77777777" w:rsidR="00D46B9B" w:rsidRDefault="00D46B9B">
      <w:pPr>
        <w:pStyle w:val="CommentText"/>
      </w:pPr>
      <w:r>
        <w:rPr>
          <w:rStyle w:val="CommentReference"/>
        </w:rPr>
        <w:annotationRef/>
      </w:r>
      <w:r>
        <w:t>JTT can you re-write this sentence, there are too many double negatives and it is not clear what you a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29942F" w15:done="0"/>
  <w15:commentEx w15:paraId="0C268DF1" w15:done="0"/>
  <w15:commentEx w15:paraId="3E2019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5"/>
  </w:num>
  <w:num w:numId="12">
    <w:abstractNumId w:val="1"/>
  </w:num>
  <w:num w:numId="13">
    <w:abstractNumId w:val="3"/>
  </w:num>
  <w:num w:numId="14">
    <w:abstractNumId w:val="11"/>
  </w:num>
  <w:num w:numId="15">
    <w:abstractNumId w:val="12"/>
  </w:num>
  <w:num w:numId="16">
    <w:abstractNumId w:val="16"/>
  </w:num>
  <w:num w:numId="17">
    <w:abstractNumId w:val="17"/>
  </w:num>
  <w:num w:numId="18">
    <w:abstractNumId w:val="14"/>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drawingGridHorizontalSpacing w:val="120"/>
  <w:displayHorizontalDrawingGridEvery w:val="0"/>
  <w:displayVerticalDrawingGridEvery w:val="2"/>
  <w:characterSpacingControl w:val="doNotCompress"/>
  <w:compat>
    <w:compatSetting w:name="compatibilityMode" w:uri="http://schemas.microsoft.com/office/word" w:val="12"/>
  </w:compat>
  <w:rsids>
    <w:rsidRoot w:val="00A94E4B"/>
    <w:rsid w:val="0002078A"/>
    <w:rsid w:val="00020974"/>
    <w:rsid w:val="00030C02"/>
    <w:rsid w:val="00031D07"/>
    <w:rsid w:val="0003401B"/>
    <w:rsid w:val="00045083"/>
    <w:rsid w:val="000755BB"/>
    <w:rsid w:val="000768C7"/>
    <w:rsid w:val="00086952"/>
    <w:rsid w:val="000B5768"/>
    <w:rsid w:val="000C1FF4"/>
    <w:rsid w:val="000E37AD"/>
    <w:rsid w:val="000F06F6"/>
    <w:rsid w:val="000F5C4C"/>
    <w:rsid w:val="00101CD3"/>
    <w:rsid w:val="00102B43"/>
    <w:rsid w:val="00106F51"/>
    <w:rsid w:val="001166E7"/>
    <w:rsid w:val="00125B1C"/>
    <w:rsid w:val="00144DE3"/>
    <w:rsid w:val="00146A09"/>
    <w:rsid w:val="001661A9"/>
    <w:rsid w:val="001673C4"/>
    <w:rsid w:val="0017118F"/>
    <w:rsid w:val="00183512"/>
    <w:rsid w:val="00192006"/>
    <w:rsid w:val="00194451"/>
    <w:rsid w:val="001966C6"/>
    <w:rsid w:val="001A34B0"/>
    <w:rsid w:val="001B2BAC"/>
    <w:rsid w:val="001B4319"/>
    <w:rsid w:val="001D033F"/>
    <w:rsid w:val="001D612C"/>
    <w:rsid w:val="001E02C2"/>
    <w:rsid w:val="001E2F38"/>
    <w:rsid w:val="001F0AA2"/>
    <w:rsid w:val="001F0C37"/>
    <w:rsid w:val="0022751D"/>
    <w:rsid w:val="00246F37"/>
    <w:rsid w:val="002550D5"/>
    <w:rsid w:val="00255D46"/>
    <w:rsid w:val="002667F0"/>
    <w:rsid w:val="002932D1"/>
    <w:rsid w:val="002C2747"/>
    <w:rsid w:val="002C7A39"/>
    <w:rsid w:val="002F599C"/>
    <w:rsid w:val="00321820"/>
    <w:rsid w:val="00326CFC"/>
    <w:rsid w:val="00332BCD"/>
    <w:rsid w:val="00336ADE"/>
    <w:rsid w:val="0034184D"/>
    <w:rsid w:val="003553C8"/>
    <w:rsid w:val="00355591"/>
    <w:rsid w:val="00381494"/>
    <w:rsid w:val="00384B61"/>
    <w:rsid w:val="0038594E"/>
    <w:rsid w:val="003A149A"/>
    <w:rsid w:val="003A7977"/>
    <w:rsid w:val="003D1F60"/>
    <w:rsid w:val="003E4FEE"/>
    <w:rsid w:val="003E5E39"/>
    <w:rsid w:val="003F7E64"/>
    <w:rsid w:val="004106F4"/>
    <w:rsid w:val="00411B4C"/>
    <w:rsid w:val="00411FC5"/>
    <w:rsid w:val="00416F88"/>
    <w:rsid w:val="00417EFF"/>
    <w:rsid w:val="0044080A"/>
    <w:rsid w:val="00450870"/>
    <w:rsid w:val="00450CE8"/>
    <w:rsid w:val="00463548"/>
    <w:rsid w:val="00465884"/>
    <w:rsid w:val="00480A58"/>
    <w:rsid w:val="0048199B"/>
    <w:rsid w:val="00481A8F"/>
    <w:rsid w:val="004857E9"/>
    <w:rsid w:val="004A11A2"/>
    <w:rsid w:val="004A75D4"/>
    <w:rsid w:val="004B1D13"/>
    <w:rsid w:val="004D47E8"/>
    <w:rsid w:val="004D76D9"/>
    <w:rsid w:val="00526550"/>
    <w:rsid w:val="00540468"/>
    <w:rsid w:val="00545977"/>
    <w:rsid w:val="00557064"/>
    <w:rsid w:val="0055732A"/>
    <w:rsid w:val="00570EDB"/>
    <w:rsid w:val="00571575"/>
    <w:rsid w:val="00573DA0"/>
    <w:rsid w:val="005821DB"/>
    <w:rsid w:val="00582878"/>
    <w:rsid w:val="005A2C1D"/>
    <w:rsid w:val="005A570D"/>
    <w:rsid w:val="005B33B3"/>
    <w:rsid w:val="005C2EF4"/>
    <w:rsid w:val="005E5085"/>
    <w:rsid w:val="005E750A"/>
    <w:rsid w:val="006040BD"/>
    <w:rsid w:val="00611E20"/>
    <w:rsid w:val="00614F5A"/>
    <w:rsid w:val="00615633"/>
    <w:rsid w:val="00636E27"/>
    <w:rsid w:val="00651457"/>
    <w:rsid w:val="00666EB1"/>
    <w:rsid w:val="00693B40"/>
    <w:rsid w:val="00696A84"/>
    <w:rsid w:val="00696C50"/>
    <w:rsid w:val="006B30B7"/>
    <w:rsid w:val="006D51EB"/>
    <w:rsid w:val="006D6006"/>
    <w:rsid w:val="006E3040"/>
    <w:rsid w:val="00720CEE"/>
    <w:rsid w:val="00734EA5"/>
    <w:rsid w:val="00736F09"/>
    <w:rsid w:val="00771F44"/>
    <w:rsid w:val="00772D50"/>
    <w:rsid w:val="00774B50"/>
    <w:rsid w:val="007824E6"/>
    <w:rsid w:val="007C0CBC"/>
    <w:rsid w:val="007D7A8C"/>
    <w:rsid w:val="007E6407"/>
    <w:rsid w:val="007F45C6"/>
    <w:rsid w:val="00800522"/>
    <w:rsid w:val="008006CF"/>
    <w:rsid w:val="0080466A"/>
    <w:rsid w:val="00807D16"/>
    <w:rsid w:val="00822359"/>
    <w:rsid w:val="0085142C"/>
    <w:rsid w:val="008713D0"/>
    <w:rsid w:val="00887E85"/>
    <w:rsid w:val="008B5575"/>
    <w:rsid w:val="008C5188"/>
    <w:rsid w:val="00901C51"/>
    <w:rsid w:val="00904A63"/>
    <w:rsid w:val="009055A4"/>
    <w:rsid w:val="00907493"/>
    <w:rsid w:val="009137D9"/>
    <w:rsid w:val="009356D0"/>
    <w:rsid w:val="00940B8A"/>
    <w:rsid w:val="00957CB4"/>
    <w:rsid w:val="009646EA"/>
    <w:rsid w:val="0099607C"/>
    <w:rsid w:val="009A7607"/>
    <w:rsid w:val="009B4D0B"/>
    <w:rsid w:val="009D3FA3"/>
    <w:rsid w:val="009E1607"/>
    <w:rsid w:val="00A07E1A"/>
    <w:rsid w:val="00A3102B"/>
    <w:rsid w:val="00A37ED7"/>
    <w:rsid w:val="00A41FCB"/>
    <w:rsid w:val="00A4412B"/>
    <w:rsid w:val="00A53193"/>
    <w:rsid w:val="00A83612"/>
    <w:rsid w:val="00A94E4B"/>
    <w:rsid w:val="00AB2AD4"/>
    <w:rsid w:val="00AB5AA4"/>
    <w:rsid w:val="00AD0F5D"/>
    <w:rsid w:val="00AD36F0"/>
    <w:rsid w:val="00AE0956"/>
    <w:rsid w:val="00AE2AA5"/>
    <w:rsid w:val="00AF1AF7"/>
    <w:rsid w:val="00AF223B"/>
    <w:rsid w:val="00B04894"/>
    <w:rsid w:val="00B05062"/>
    <w:rsid w:val="00B11FA0"/>
    <w:rsid w:val="00B501FE"/>
    <w:rsid w:val="00B51642"/>
    <w:rsid w:val="00B85A4E"/>
    <w:rsid w:val="00B9472B"/>
    <w:rsid w:val="00BA0860"/>
    <w:rsid w:val="00BA78F9"/>
    <w:rsid w:val="00BC69D5"/>
    <w:rsid w:val="00BD11AD"/>
    <w:rsid w:val="00BD49E6"/>
    <w:rsid w:val="00BE522E"/>
    <w:rsid w:val="00C0506A"/>
    <w:rsid w:val="00C121B5"/>
    <w:rsid w:val="00C746B5"/>
    <w:rsid w:val="00CA06E9"/>
    <w:rsid w:val="00CC228B"/>
    <w:rsid w:val="00CD1AD2"/>
    <w:rsid w:val="00CD287F"/>
    <w:rsid w:val="00CD4651"/>
    <w:rsid w:val="00CE7D31"/>
    <w:rsid w:val="00CF54B6"/>
    <w:rsid w:val="00D15787"/>
    <w:rsid w:val="00D27C14"/>
    <w:rsid w:val="00D33949"/>
    <w:rsid w:val="00D33D7C"/>
    <w:rsid w:val="00D4292A"/>
    <w:rsid w:val="00D46B9B"/>
    <w:rsid w:val="00D519B7"/>
    <w:rsid w:val="00D55633"/>
    <w:rsid w:val="00D57174"/>
    <w:rsid w:val="00D8164B"/>
    <w:rsid w:val="00DA0C09"/>
    <w:rsid w:val="00DA2055"/>
    <w:rsid w:val="00DB3ADA"/>
    <w:rsid w:val="00DB3E19"/>
    <w:rsid w:val="00DB6C7F"/>
    <w:rsid w:val="00DC2E60"/>
    <w:rsid w:val="00DD20F2"/>
    <w:rsid w:val="00DD2EA9"/>
    <w:rsid w:val="00DD373E"/>
    <w:rsid w:val="00DD37FD"/>
    <w:rsid w:val="00DD3BD5"/>
    <w:rsid w:val="00DE060E"/>
    <w:rsid w:val="00DE0FE5"/>
    <w:rsid w:val="00DE260E"/>
    <w:rsid w:val="00E14DFC"/>
    <w:rsid w:val="00E30E2F"/>
    <w:rsid w:val="00E350F2"/>
    <w:rsid w:val="00E54E2E"/>
    <w:rsid w:val="00E76181"/>
    <w:rsid w:val="00EA7372"/>
    <w:rsid w:val="00EC1E2B"/>
    <w:rsid w:val="00EC5814"/>
    <w:rsid w:val="00EC6A57"/>
    <w:rsid w:val="00ED6902"/>
    <w:rsid w:val="00EE5C1E"/>
    <w:rsid w:val="00EE6F46"/>
    <w:rsid w:val="00F10192"/>
    <w:rsid w:val="00F13774"/>
    <w:rsid w:val="00F14638"/>
    <w:rsid w:val="00F1605B"/>
    <w:rsid w:val="00F24262"/>
    <w:rsid w:val="00F56EDC"/>
    <w:rsid w:val="00F61D86"/>
    <w:rsid w:val="00F6286E"/>
    <w:rsid w:val="00F6419B"/>
    <w:rsid w:val="00F76DC0"/>
    <w:rsid w:val="00F77E78"/>
    <w:rsid w:val="00F80C10"/>
    <w:rsid w:val="00FA358C"/>
    <w:rsid w:val="00FB060C"/>
    <w:rsid w:val="00FB07A8"/>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B7EE6"/>
  <w15:docId w15:val="{BB4E2702-5A89-4A97-A5EE-A72F3B3D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660531-AD1E-44E3-8B83-0B56DABA0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1777</Words>
  <Characters>67131</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5</cp:revision>
  <dcterms:created xsi:type="dcterms:W3CDTF">2016-01-25T13:55:00Z</dcterms:created>
  <dcterms:modified xsi:type="dcterms:W3CDTF">2016-01-2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fvpneJT"/&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